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2090901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gramStart"/>
      <w:r w:rsidRPr="00A862D6">
        <w:rPr>
          <w:rFonts w:ascii="Times New Roman" w:hAnsi="Times New Roman" w:cs="Times New Roman"/>
          <w:b/>
          <w:bCs/>
          <w:sz w:val="28"/>
          <w:szCs w:val="28"/>
        </w:rPr>
        <w:t>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</w:t>
      </w:r>
      <w:proofErr w:type="gramEnd"/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12"/>
          <w:footerReference w:type="default" r:id="rId13"/>
          <w:footerReference w:type="first" r:id="rId14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" w:name="_Toc93057611"/>
      <w:bookmarkStart w:id="2" w:name="_Toc11737813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1"/>
      <w:bookmarkEnd w:id="2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3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" w:name="_Toc93057612"/>
      <w:bookmarkStart w:id="5" w:name="_Toc117378135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4"/>
      <w:bookmarkEnd w:id="5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6" w:name="_Toc93057613"/>
      <w:bookmarkStart w:id="7" w:name="_Toc117378136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3"/>
      <w:bookmarkEnd w:id="6"/>
      <w:bookmarkEnd w:id="7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8" w:name="_Toc91426358"/>
      <w:bookmarkStart w:id="9" w:name="_Toc93057614"/>
      <w:bookmarkStart w:id="10" w:name="_Toc117378137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8"/>
      <w:bookmarkEnd w:id="9"/>
      <w:bookmarkEnd w:id="10"/>
    </w:p>
    <w:p w14:paraId="36AF5873" w14:textId="5BB41121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1" w:name="_Toc91426359"/>
      <w:bookmarkStart w:id="12" w:name="_Toc93057615"/>
      <w:bookmarkStart w:id="13" w:name="_Toc117378138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1"/>
      <w:bookmarkEnd w:id="12"/>
      <w:bookmarkEnd w:id="13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4" w:name="_Toc91426360"/>
      <w:bookmarkStart w:id="15" w:name="_Toc93057616"/>
      <w:bookmarkStart w:id="16" w:name="_Toc117378139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4"/>
      <w:bookmarkEnd w:id="15"/>
      <w:bookmarkEnd w:id="16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05F61D7B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7" w:name="_Toc91426361"/>
      <w:bookmarkStart w:id="18" w:name="_Toc93057617"/>
      <w:bookmarkStart w:id="19" w:name="_Toc117378140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7"/>
      <w:bookmarkEnd w:id="18"/>
      <w:bookmarkEnd w:id="19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6A97C097" w14:textId="1EC0CA02" w:rsidR="004F2C68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7378134" w:history="1">
            <w:r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7378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C44A47" w14:textId="64E9CC46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7627570" w14:textId="4AA3B48A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74015E3" w14:textId="2154C7F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7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7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949B40" w14:textId="1902B1E2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i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7014D4C4" w14:textId="6241858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6A336055" w14:textId="1BDCD91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0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0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v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0383E8" w14:textId="1787EB68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1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1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v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E82BC1" w14:textId="636C3FD1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2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2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i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2E3681A" w14:textId="5A1875BE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3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3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1D70E1" w14:textId="056599D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4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4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x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8053DC" w14:textId="4FD1264A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4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 w:rsidR="0036258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 PENDAHULU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1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2B1DFCE2" w14:textId="6A5F48B3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6" w:history="1">
            <w:r w:rsidR="004F2C68" w:rsidRPr="00C6283D">
              <w:rPr>
                <w:rStyle w:val="Hyperlink"/>
              </w:rPr>
              <w:t>1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Latar Belakang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1</w:t>
            </w:r>
            <w:r w:rsidR="004F2C68">
              <w:rPr>
                <w:webHidden/>
              </w:rPr>
              <w:fldChar w:fldCharType="end"/>
            </w:r>
          </w:hyperlink>
        </w:p>
        <w:p w14:paraId="387B3B66" w14:textId="23220F17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7" w:history="1">
            <w:r w:rsidR="004F2C68" w:rsidRPr="00C6283D">
              <w:rPr>
                <w:rStyle w:val="Hyperlink"/>
              </w:rPr>
              <w:t>1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uju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2</w:t>
            </w:r>
            <w:r w:rsidR="004F2C68">
              <w:rPr>
                <w:webHidden/>
              </w:rPr>
              <w:fldChar w:fldCharType="end"/>
            </w:r>
          </w:hyperlink>
        </w:p>
        <w:p w14:paraId="6AA294F7" w14:textId="42972C42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1" w:history="1">
            <w:r w:rsidR="004F2C68" w:rsidRPr="00C6283D">
              <w:rPr>
                <w:rStyle w:val="Hyperlink"/>
              </w:rPr>
              <w:t>1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Manfaat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2</w:t>
            </w:r>
            <w:r w:rsidR="004F2C68">
              <w:rPr>
                <w:webHidden/>
              </w:rPr>
              <w:fldChar w:fldCharType="end"/>
            </w:r>
          </w:hyperlink>
        </w:p>
        <w:p w14:paraId="7A39AA8F" w14:textId="1538ACCC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2" w:history="1">
            <w:r w:rsidR="004F2C68" w:rsidRPr="00C6283D">
              <w:rPr>
                <w:rStyle w:val="Hyperlink"/>
              </w:rPr>
              <w:t>1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Dan 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2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11512032" w14:textId="6D86EF79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3" w:history="1">
            <w:r w:rsidR="004F2C68" w:rsidRPr="00C6283D">
              <w:rPr>
                <w:rStyle w:val="Hyperlink"/>
              </w:rPr>
              <w:t>1.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3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704CD589" w14:textId="46CA2016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4" w:history="1">
            <w:r w:rsidR="004F2C68" w:rsidRPr="00C6283D">
              <w:rPr>
                <w:rStyle w:val="Hyperlink"/>
              </w:rPr>
              <w:t>1.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4EA8CB86" w14:textId="3081101E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5" w:history="1">
            <w:r w:rsidR="004F2C68" w:rsidRPr="00C6283D">
              <w:rPr>
                <w:rStyle w:val="Hyperlink"/>
              </w:rPr>
              <w:t>1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Jadwal Kegiatan Serta Alokasi Waktu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5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3C94BD1B" w14:textId="05369083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5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TINJAUAN UMUM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5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5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277E17" w14:textId="4947E573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7" w:history="1">
            <w:r w:rsidR="004F2C68" w:rsidRPr="00C6283D">
              <w:rPr>
                <w:rStyle w:val="Hyperlink"/>
              </w:rPr>
              <w:t>2.1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ejarah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5</w:t>
            </w:r>
            <w:r w:rsidR="004F2C68">
              <w:rPr>
                <w:webHidden/>
              </w:rPr>
              <w:fldChar w:fldCharType="end"/>
            </w:r>
          </w:hyperlink>
        </w:p>
        <w:p w14:paraId="531D048F" w14:textId="00BA5593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4" w:history="1">
            <w:r w:rsidR="004F2C68" w:rsidRPr="00C6283D">
              <w:rPr>
                <w:rStyle w:val="Hyperlink"/>
              </w:rPr>
              <w:t>2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giatan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5</w:t>
            </w:r>
            <w:r w:rsidR="004F2C68">
              <w:rPr>
                <w:webHidden/>
              </w:rPr>
              <w:fldChar w:fldCharType="end"/>
            </w:r>
          </w:hyperlink>
        </w:p>
        <w:p w14:paraId="1B44B160" w14:textId="6A40F547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6" w:history="1">
            <w:r w:rsidR="004F2C68" w:rsidRPr="00C6283D">
              <w:rPr>
                <w:rStyle w:val="Hyperlink"/>
              </w:rPr>
              <w:t>2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truktur Organisa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5</w:t>
            </w:r>
            <w:r w:rsidR="004F2C68">
              <w:rPr>
                <w:webHidden/>
              </w:rPr>
              <w:fldChar w:fldCharType="end"/>
            </w:r>
          </w:hyperlink>
        </w:p>
        <w:p w14:paraId="35557808" w14:textId="4F97220E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7" w:history="1">
            <w:r w:rsidR="004F2C68" w:rsidRPr="00C6283D">
              <w:rPr>
                <w:rStyle w:val="Hyperlink"/>
              </w:rPr>
              <w:t>2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Visi dan Mi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6</w:t>
            </w:r>
            <w:r w:rsidR="004F2C68">
              <w:rPr>
                <w:webHidden/>
              </w:rPr>
              <w:fldChar w:fldCharType="end"/>
            </w:r>
          </w:hyperlink>
        </w:p>
        <w:p w14:paraId="2AEAA1AD" w14:textId="6E38841E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8" w:history="1">
            <w:r w:rsidR="004F2C68" w:rsidRPr="00C6283D">
              <w:rPr>
                <w:rStyle w:val="Hyperlink"/>
              </w:rPr>
              <w:t>2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istem Kerja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8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6</w:t>
            </w:r>
            <w:r w:rsidR="004F2C68">
              <w:rPr>
                <w:webHidden/>
              </w:rPr>
              <w:fldChar w:fldCharType="end"/>
            </w:r>
          </w:hyperlink>
        </w:p>
        <w:p w14:paraId="06492A5D" w14:textId="5FE0A991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6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HASIL PELAKSANA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6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6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FEAF452" w14:textId="7CD11D4C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7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PENUTUP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7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8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3ABD305" w14:textId="014CD2F7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1" w:history="1">
            <w:r w:rsidR="004F2C68" w:rsidRPr="00C6283D">
              <w:rPr>
                <w:rStyle w:val="Hyperlink"/>
              </w:rPr>
              <w:t>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simpul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8</w:t>
            </w:r>
            <w:r w:rsidR="004F2C68">
              <w:rPr>
                <w:webHidden/>
              </w:rPr>
              <w:fldChar w:fldCharType="end"/>
            </w:r>
          </w:hyperlink>
        </w:p>
        <w:p w14:paraId="61CB2980" w14:textId="52C443E9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7" w:history="1">
            <w:r w:rsidR="004F2C68" w:rsidRPr="00C6283D">
              <w:rPr>
                <w:rStyle w:val="Hyperlink"/>
              </w:rPr>
              <w:t>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ar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F7355A">
              <w:rPr>
                <w:webHidden/>
              </w:rPr>
              <w:t>8</w:t>
            </w:r>
            <w:r w:rsidR="004F2C68">
              <w:rPr>
                <w:webHidden/>
              </w:rPr>
              <w:fldChar w:fldCharType="end"/>
            </w:r>
          </w:hyperlink>
        </w:p>
        <w:p w14:paraId="4A0406AA" w14:textId="3C5B2A0A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9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17808891" w14:textId="14E633CE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F7355A">
              <w:rPr>
                <w:noProof/>
                <w:webHidden/>
              </w:rPr>
              <w:t>10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495FBB78" w14:textId="6F2AA2D2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0" w:name="_Toc91426362" w:displacedByCustomXml="prev"/>
    <w:p w14:paraId="7A0C1CCF" w14:textId="77777777" w:rsidR="00DE5F75" w:rsidRPr="005E171D" w:rsidRDefault="00A20C2C" w:rsidP="00DB2822">
      <w:pPr>
        <w:pStyle w:val="Heading1"/>
        <w:spacing w:line="720" w:lineRule="auto"/>
        <w:jc w:val="center"/>
        <w:rPr>
          <w:b/>
          <w:bCs/>
          <w:noProof/>
        </w:rPr>
      </w:pPr>
      <w:bookmarkStart w:id="21" w:name="_Toc93057618"/>
      <w:bookmarkStart w:id="22" w:name="_Toc117378141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0"/>
      <w:bookmarkEnd w:id="21"/>
      <w:bookmarkEnd w:id="22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DBA2B08" w14:textId="727CB139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0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1 Logo Wifus.Id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0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59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2A11B93C" w14:textId="081A86EB" w:rsidR="00DE5F75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</w:rPr>
      </w:pPr>
      <w:hyperlink w:anchor="_Toc122000941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 xml:space="preserve">Gambar 2 Struktur Organisasi </w:t>
        </w:r>
        <w:r w:rsidR="00404463">
          <w:rPr>
            <w:rStyle w:val="Hyperlink"/>
            <w:rFonts w:ascii="Times New Roman" w:hAnsi="Times New Roman" w:cs="Times New Roman"/>
            <w:b/>
            <w:bCs/>
            <w:noProof/>
          </w:rPr>
          <w:t>PT ODISYS INDONESIA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1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1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04FBF8C9" w14:textId="4EE3F83E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2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3 Contoh Dokumen Test Case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2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5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3" w:name="_Toc91426363"/>
      <w:bookmarkStart w:id="24" w:name="_Toc93057619"/>
      <w:bookmarkStart w:id="25" w:name="_Toc117378142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3"/>
      <w:bookmarkEnd w:id="24"/>
      <w:bookmarkEnd w:id="25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6" w:name="_Toc91426364"/>
      <w:bookmarkStart w:id="27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8" w:name="_Toc117378143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6"/>
      <w:bookmarkEnd w:id="27"/>
      <w:bookmarkEnd w:id="28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29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5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0" w:name="_Toc93057621"/>
      <w:bookmarkStart w:id="31" w:name="_Toc11737814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0"/>
      <w:bookmarkEnd w:id="31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2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3" w:name="_Toc117378145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4" w:name="_Toc91426366"/>
      <w:bookmarkEnd w:id="29"/>
      <w:bookmarkEnd w:id="32"/>
      <w:bookmarkEnd w:id="33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5" w:name="_Toc92963736"/>
      <w:bookmarkStart w:id="36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4"/>
      <w:bookmarkEnd w:id="35"/>
      <w:bookmarkEnd w:id="36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7" w:name="_Toc91426367"/>
      <w:bookmarkStart w:id="38" w:name="_Toc93057623"/>
      <w:bookmarkStart w:id="39" w:name="_Toc11737814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7"/>
      <w:bookmarkEnd w:id="38"/>
      <w:bookmarkEnd w:id="39"/>
      <w:proofErr w:type="spellEnd"/>
    </w:p>
    <w:p w14:paraId="7851E3DE" w14:textId="15B46A5E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PKL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</w:p>
    <w:p w14:paraId="2E121DFB" w14:textId="1EE889BC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</w:t>
      </w:r>
      <w:proofErr w:type="gramStart"/>
      <w:r w:rsidR="00DF2E19">
        <w:rPr>
          <w:rFonts w:ascii="Times New Roman" w:hAnsi="Times New Roman" w:cs="Times New Roman"/>
          <w:sz w:val="24"/>
          <w:szCs w:val="24"/>
        </w:rPr>
        <w:t>LOGISTICS,TGI</w:t>
      </w:r>
      <w:proofErr w:type="gramEnd"/>
      <w:r w:rsidR="00DF2E19">
        <w:rPr>
          <w:rFonts w:ascii="Times New Roman" w:hAnsi="Times New Roman" w:cs="Times New Roman"/>
          <w:sz w:val="24"/>
          <w:szCs w:val="24"/>
        </w:rPr>
        <w:t xml:space="preserve">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. 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r w:rsidR="00F768B7">
        <w:rPr>
          <w:rFonts w:ascii="Times New Roman" w:hAnsi="Times New Roman" w:cs="Times New Roman"/>
          <w:sz w:val="24"/>
          <w:szCs w:val="24"/>
        </w:rPr>
        <w:t>“</w:t>
      </w:r>
      <w:r w:rsidR="00A862D6" w:rsidRPr="00A862D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 w:rsidR="00F768B7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web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yang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</w:t>
      </w:r>
      <w:r w:rsidR="001056D6">
        <w:rPr>
          <w:rFonts w:ascii="Times New Roman" w:hAnsi="Times New Roman" w:cs="Times New Roman"/>
          <w:sz w:val="24"/>
          <w:szCs w:val="24"/>
        </w:rPr>
        <w:t>ibuat</w:t>
      </w:r>
      <w:proofErr w:type="spellEnd"/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er</w:t>
      </w:r>
      <w:r w:rsidR="00F768B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r w:rsidR="00F768B7" w:rsidRPr="00390F59">
        <w:rPr>
          <w:rFonts w:ascii="Times New Roman" w:hAnsi="Times New Roman" w:cs="Times New Roman"/>
          <w:i/>
          <w:iCs/>
          <w:sz w:val="24"/>
          <w:szCs w:val="24"/>
        </w:rPr>
        <w:t>pallet tracking</w:t>
      </w:r>
      <w:r w:rsidR="00E70C9C" w:rsidRPr="00E70C9C">
        <w:rPr>
          <w:rFonts w:ascii="Times New Roman" w:hAnsi="Times New Roman" w:cs="Times New Roman"/>
          <w:sz w:val="24"/>
          <w:szCs w:val="24"/>
        </w:rPr>
        <w:t>.</w:t>
      </w:r>
    </w:p>
    <w:p w14:paraId="7996C7F1" w14:textId="4CF5EFD7" w:rsidR="00E70C9C" w:rsidRPr="00F36086" w:rsidRDefault="00F36086" w:rsidP="00F36086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</w:t>
      </w:r>
      <w:r w:rsidRPr="00F3608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</w:p>
    <w:p w14:paraId="3023C49C" w14:textId="34B7EF84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" w:name="_Toc91426368"/>
      <w:bookmarkStart w:id="41" w:name="_Toc93057624"/>
      <w:bookmarkStart w:id="42" w:name="_Toc11737814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Tujuan</w:t>
      </w:r>
      <w:bookmarkEnd w:id="40"/>
      <w:bookmarkEnd w:id="41"/>
      <w:bookmarkEnd w:id="42"/>
      <w:proofErr w:type="spellEnd"/>
      <w:r w:rsidR="009D10E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3" w:name="_Toc91947636"/>
      <w:bookmarkStart w:id="44" w:name="_Toc92103380"/>
      <w:bookmarkStart w:id="45" w:name="_Toc92138789"/>
      <w:bookmarkStart w:id="46" w:name="_Toc92740141"/>
      <w:bookmarkStart w:id="47" w:name="_Toc92740227"/>
      <w:bookmarkStart w:id="48" w:name="_Toc92740314"/>
      <w:bookmarkStart w:id="49" w:name="_Toc92740401"/>
      <w:bookmarkStart w:id="50" w:name="_Toc92776543"/>
      <w:bookmarkStart w:id="51" w:name="_Toc92874301"/>
      <w:bookmarkStart w:id="52" w:name="_Toc92874652"/>
      <w:bookmarkStart w:id="53" w:name="_Toc91426369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58E920" w14:textId="5D439F02" w:rsidR="00A73ACC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mb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fe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hliannya</w:t>
      </w:r>
      <w:proofErr w:type="spellEnd"/>
    </w:p>
    <w:p w14:paraId="0772FDC5" w14:textId="7248CFA6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</w:p>
    <w:p w14:paraId="6E530711" w14:textId="415E2DC4" w:rsidR="00A76693" w:rsidRDefault="00A76693" w:rsidP="00420A3A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</w:p>
    <w:p w14:paraId="550E7F02" w14:textId="0AD5FD4B" w:rsidR="00A76693" w:rsidRPr="001C560A" w:rsidRDefault="001C560A" w:rsidP="00FA67D8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C560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je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vendor) yang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1C560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C560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lient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4" w:name="_Toc92921120"/>
      <w:bookmarkStart w:id="55" w:name="_Toc92921219"/>
      <w:bookmarkStart w:id="56" w:name="_Toc92958268"/>
      <w:bookmarkStart w:id="57" w:name="_Toc92963739"/>
      <w:bookmarkStart w:id="58" w:name="_Toc92965085"/>
      <w:bookmarkStart w:id="59" w:name="_Toc92966214"/>
      <w:bookmarkStart w:id="60" w:name="_Toc92999815"/>
      <w:bookmarkStart w:id="61" w:name="_Toc93003730"/>
      <w:bookmarkStart w:id="62" w:name="_Toc93004058"/>
      <w:bookmarkStart w:id="63" w:name="_Toc93046851"/>
      <w:bookmarkStart w:id="64" w:name="_Toc93046945"/>
      <w:bookmarkStart w:id="65" w:name="_Toc93057625"/>
      <w:bookmarkStart w:id="66" w:name="_Toc117378148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7" w:name="_Toc92874302"/>
      <w:bookmarkStart w:id="68" w:name="_Toc92874653"/>
      <w:bookmarkStart w:id="69" w:name="_Toc92921121"/>
      <w:bookmarkStart w:id="70" w:name="_Toc92921220"/>
      <w:bookmarkStart w:id="71" w:name="_Toc92958269"/>
      <w:bookmarkStart w:id="72" w:name="_Toc92963740"/>
      <w:bookmarkStart w:id="73" w:name="_Toc92965086"/>
      <w:bookmarkStart w:id="74" w:name="_Toc92966215"/>
      <w:bookmarkStart w:id="75" w:name="_Toc92999816"/>
      <w:bookmarkStart w:id="76" w:name="_Toc93003731"/>
      <w:bookmarkStart w:id="77" w:name="_Toc93004059"/>
      <w:bookmarkStart w:id="78" w:name="_Toc93046852"/>
      <w:bookmarkStart w:id="79" w:name="_Toc93046946"/>
      <w:bookmarkStart w:id="80" w:name="_Toc93057626"/>
      <w:bookmarkStart w:id="81" w:name="_Toc117378149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2" w:name="_Toc92874303"/>
      <w:bookmarkStart w:id="83" w:name="_Toc92874654"/>
      <w:bookmarkStart w:id="84" w:name="_Toc92921122"/>
      <w:bookmarkStart w:id="85" w:name="_Toc92921221"/>
      <w:bookmarkStart w:id="86" w:name="_Toc92958270"/>
      <w:bookmarkStart w:id="87" w:name="_Toc92963741"/>
      <w:bookmarkStart w:id="88" w:name="_Toc92965087"/>
      <w:bookmarkStart w:id="89" w:name="_Toc92966216"/>
      <w:bookmarkStart w:id="90" w:name="_Toc92999817"/>
      <w:bookmarkStart w:id="91" w:name="_Toc93003732"/>
      <w:bookmarkStart w:id="92" w:name="_Toc93004060"/>
      <w:bookmarkStart w:id="93" w:name="_Toc93046853"/>
      <w:bookmarkStart w:id="94" w:name="_Toc93046947"/>
      <w:bookmarkStart w:id="95" w:name="_Toc93057627"/>
      <w:bookmarkStart w:id="96" w:name="_Toc117378150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7" w:name="_Toc93057628"/>
      <w:bookmarkStart w:id="98" w:name="_Toc11737815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3"/>
      <w:bookmarkEnd w:id="97"/>
      <w:bookmarkEnd w:id="98"/>
      <w:proofErr w:type="spellEnd"/>
    </w:p>
    <w:p w14:paraId="2115090E" w14:textId="3E48AB13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(PKL)</w:t>
      </w:r>
      <w:r w:rsidR="001C560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C560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C560A">
        <w:rPr>
          <w:rFonts w:ascii="Times New Roman" w:hAnsi="Times New Roman" w:cs="Times New Roman"/>
          <w:sz w:val="24"/>
          <w:szCs w:val="24"/>
        </w:rPr>
        <w:t>dilasanakan</w:t>
      </w:r>
      <w:proofErr w:type="spellEnd"/>
      <w:r w:rsidR="001C560A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6BF7CA70" w:rsidR="00AE59A7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</w:p>
    <w:p w14:paraId="6568F199" w14:textId="2F65B85E" w:rsidR="007C12AD" w:rsidRDefault="001C560A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cakapan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7C12A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C12AD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2773283" w14:textId="287DFA4D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ir</w:t>
      </w:r>
      <w:proofErr w:type="spellEnd"/>
    </w:p>
    <w:p w14:paraId="1C1E17B6" w14:textId="6C5EB660" w:rsidR="001C560A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t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r w:rsidR="00014A70">
        <w:rPr>
          <w:rFonts w:ascii="Times New Roman" w:hAnsi="Times New Roman" w:cs="Times New Roman"/>
          <w:sz w:val="24"/>
          <w:szCs w:val="24"/>
        </w:rPr>
        <w:t>.</w:t>
      </w:r>
      <w:proofErr w:type="spellEnd"/>
    </w:p>
    <w:p w14:paraId="1F907AC6" w14:textId="088784FA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disipli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1A1747B" w14:textId="52052749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ng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uliah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6DC3562" w14:textId="045BCB6C" w:rsidR="007C12AD" w:rsidRDefault="007C12AD" w:rsidP="001C560A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am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32DF7F5E" w14:textId="15607969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</w:p>
    <w:p w14:paraId="311E8058" w14:textId="50979306" w:rsid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1F489699" w14:textId="61F02E23" w:rsidR="007C12AD" w:rsidRPr="007C12AD" w:rsidRDefault="007C12AD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l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Negeri Subang</w:t>
      </w:r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0B878A98" w14:textId="4F242FAC" w:rsidR="001C560A" w:rsidRDefault="001C560A" w:rsidP="001C560A">
      <w:pPr>
        <w:pStyle w:val="ListParagraph"/>
        <w:numPr>
          <w:ilvl w:val="0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rusahaan</w:t>
      </w:r>
    </w:p>
    <w:p w14:paraId="7CCAA9F5" w14:textId="16726886" w:rsidR="00014A70" w:rsidRPr="00014A70" w:rsidRDefault="007C12AD" w:rsidP="00014A70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014A70">
        <w:rPr>
          <w:rFonts w:ascii="Times New Roman" w:hAnsi="Times New Roman" w:cs="Times New Roman"/>
          <w:sz w:val="24"/>
          <w:szCs w:val="24"/>
        </w:rPr>
        <w:t>.</w:t>
      </w:r>
    </w:p>
    <w:p w14:paraId="6333F96F" w14:textId="191F7E8F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14A70">
        <w:rPr>
          <w:rFonts w:ascii="Times New Roman" w:hAnsi="Times New Roman" w:cs="Times New Roman"/>
          <w:sz w:val="24"/>
          <w:szCs w:val="24"/>
        </w:rPr>
        <w:lastRenderedPageBreak/>
        <w:t xml:space="preserve">Telah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ahasiswany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6846E866" w14:textId="4A13FB5E" w:rsidR="00014A70" w:rsidRDefault="00014A70" w:rsidP="007C12AD">
      <w:pPr>
        <w:pStyle w:val="ListParagraph"/>
        <w:numPr>
          <w:ilvl w:val="1"/>
          <w:numId w:val="1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4A70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ringan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14A70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14A70"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9" w:name="_Toc91426370"/>
      <w:bookmarkStart w:id="100" w:name="_Toc93057629"/>
      <w:bookmarkStart w:id="101" w:name="_Toc117378152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99"/>
      <w:bookmarkEnd w:id="100"/>
      <w:bookmarkEnd w:id="101"/>
      <w:proofErr w:type="spellEnd"/>
    </w:p>
    <w:p w14:paraId="049C2E09" w14:textId="7F9AB104" w:rsidR="00163633" w:rsidRPr="000A0BCE" w:rsidRDefault="00AA11CC" w:rsidP="00014A7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4DDADE41" w14:textId="5394C7A2" w:rsidR="008D5231" w:rsidRPr="000A0BCE" w:rsidRDefault="008D5231" w:rsidP="00E2238E">
      <w:pPr>
        <w:pStyle w:val="Heading3"/>
        <w:numPr>
          <w:ilvl w:val="2"/>
          <w:numId w:val="9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2" w:name="_Toc91426371"/>
      <w:bookmarkStart w:id="103" w:name="_Toc93057630"/>
      <w:bookmarkStart w:id="104" w:name="_Toc117378153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02"/>
      <w:bookmarkEnd w:id="103"/>
      <w:bookmarkEnd w:id="104"/>
    </w:p>
    <w:p w14:paraId="0DBB65B3" w14:textId="459A27D2" w:rsidR="00AA11CC" w:rsidRPr="000A0BCE" w:rsidRDefault="00AA11CC" w:rsidP="000A0BCE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2238E">
      <w:pPr>
        <w:pStyle w:val="Heading3"/>
        <w:numPr>
          <w:ilvl w:val="2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5" w:name="_Toc91426372"/>
      <w:bookmarkStart w:id="106" w:name="_Toc93057631"/>
      <w:bookmarkStart w:id="107" w:name="_Toc117378154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05"/>
      <w:bookmarkEnd w:id="106"/>
      <w:bookmarkEnd w:id="107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22B45673" w14:textId="597D10B6" w:rsidR="0026641E" w:rsidRDefault="00295603" w:rsidP="0026641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8" w:name="_Toc91426373"/>
      <w:bookmarkStart w:id="109" w:name="_Toc93057632"/>
      <w:bookmarkStart w:id="110" w:name="_Toc117378155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Start w:id="111" w:name="_Toc91426374"/>
      <w:bookmarkStart w:id="112" w:name="_Toc93057633"/>
      <w:bookmarkEnd w:id="108"/>
      <w:bookmarkEnd w:id="109"/>
      <w:bookmarkEnd w:id="110"/>
    </w:p>
    <w:tbl>
      <w:tblPr>
        <w:tblW w:w="7889" w:type="dxa"/>
        <w:tblLook w:val="04A0" w:firstRow="1" w:lastRow="0" w:firstColumn="1" w:lastColumn="0" w:noHBand="0" w:noVBand="1"/>
      </w:tblPr>
      <w:tblGrid>
        <w:gridCol w:w="510"/>
        <w:gridCol w:w="2179"/>
        <w:gridCol w:w="425"/>
        <w:gridCol w:w="425"/>
        <w:gridCol w:w="425"/>
        <w:gridCol w:w="426"/>
        <w:gridCol w:w="425"/>
        <w:gridCol w:w="425"/>
        <w:gridCol w:w="425"/>
        <w:gridCol w:w="426"/>
        <w:gridCol w:w="425"/>
        <w:gridCol w:w="456"/>
        <w:gridCol w:w="456"/>
        <w:gridCol w:w="461"/>
      </w:tblGrid>
      <w:tr w:rsidR="0026641E" w:rsidRPr="00C1542C" w14:paraId="0B33F719" w14:textId="77777777" w:rsidTr="00F2270C">
        <w:trPr>
          <w:trHeight w:val="223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AB0BD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No</w:t>
            </w:r>
          </w:p>
        </w:tc>
        <w:tc>
          <w:tcPr>
            <w:tcW w:w="217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FB28F1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Nama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giatan</w:t>
            </w:r>
            <w:proofErr w:type="spellEnd"/>
          </w:p>
        </w:tc>
        <w:tc>
          <w:tcPr>
            <w:tcW w:w="5200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E56C8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Minggu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Ke</w:t>
            </w:r>
            <w:proofErr w:type="spellEnd"/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 xml:space="preserve"> -</w:t>
            </w:r>
          </w:p>
        </w:tc>
      </w:tr>
      <w:tr w:rsidR="0026641E" w:rsidRPr="00C1542C" w14:paraId="0BA543B8" w14:textId="77777777" w:rsidTr="00F2270C">
        <w:trPr>
          <w:trHeight w:val="223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39B35A6" w14:textId="77777777" w:rsidR="0026641E" w:rsidRPr="009A096A" w:rsidRDefault="0026641E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17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660AA7" w14:textId="77777777" w:rsidR="0026641E" w:rsidRPr="009A096A" w:rsidRDefault="0026641E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B39157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DBAD4B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2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3E54C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3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D06049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4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0ABBE5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D6FED5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6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0585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7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0FBED9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8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19444D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E2407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98E328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1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4F3B5D" w14:textId="77777777" w:rsidR="0026641E" w:rsidRPr="009A096A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</w:pPr>
            <w:r w:rsidRPr="009A096A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GB" w:eastAsia="en-GB"/>
              </w:rPr>
              <w:t>12</w:t>
            </w:r>
          </w:p>
        </w:tc>
      </w:tr>
      <w:tr w:rsidR="0026641E" w:rsidRPr="00C1542C" w14:paraId="54FC6BEF" w14:textId="77777777" w:rsidTr="00F2270C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2390A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715A52" w14:textId="77777777" w:rsidR="0026641E" w:rsidRPr="003C7176" w:rsidRDefault="0026641E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ngenalan</w:t>
            </w:r>
            <w:proofErr w:type="spellEnd"/>
          </w:p>
        </w:tc>
        <w:tc>
          <w:tcPr>
            <w:tcW w:w="5200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38A2B4BC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26641E" w:rsidRPr="00C1542C" w14:paraId="485EA6E4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C58F4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016A6BC" w14:textId="1507144C" w:rsidR="0026641E" w:rsidRPr="00C010BD" w:rsidRDefault="00F7134C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wawancara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20072B3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121B00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A29B0E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232993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FEBCCC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9DDA7E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D3DB54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921143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AD18D2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9E163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C630D6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4C762F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26641E" w:rsidRPr="00C1542C" w14:paraId="7258A095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54D0B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1D9A57F" w14:textId="3DF6EA5D" w:rsidR="0026641E" w:rsidRPr="00C010BD" w:rsidRDefault="00F7134C" w:rsidP="0026641E">
            <w:pPr>
              <w:pStyle w:val="ListParagraph"/>
              <w:numPr>
                <w:ilvl w:val="0"/>
                <w:numId w:val="22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rkenal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eng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rusahaan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15AEAE6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65D19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7018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723FD5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07932B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A5995C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F935DC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94382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AF42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4662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01A5F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0826F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26641E" w:rsidRPr="00C1542C" w14:paraId="5DE6767F" w14:textId="77777777" w:rsidTr="00F2270C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15602D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2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17757D" w14:textId="7B609EFA" w:rsidR="0026641E" w:rsidRPr="003C7176" w:rsidRDefault="00F7134C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Setup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rojek</w:t>
            </w:r>
            <w:proofErr w:type="spellEnd"/>
          </w:p>
        </w:tc>
        <w:tc>
          <w:tcPr>
            <w:tcW w:w="5200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7031FC4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26641E" w:rsidRPr="00C1542C" w14:paraId="4C5FD5DA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5CCD3C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3A749B" w14:textId="0CBBD12B" w:rsidR="0026641E" w:rsidRPr="00C010BD" w:rsidRDefault="00F7134C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Instal software yang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dibutuhkan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C5E0B3" w:themeFill="accent6" w:themeFillTint="66"/>
            <w:noWrap/>
            <w:vAlign w:val="center"/>
            <w:hideMark/>
          </w:tcPr>
          <w:p w14:paraId="099810E4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CC9F3F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05F20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21DA1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B89A5E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06E536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941305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AA8ED2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35C643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03C61D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D43535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09F09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26641E" w:rsidRPr="00C1542C" w14:paraId="7B2C1C76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9BF5D9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333DA7" w14:textId="2B9A415E" w:rsidR="0026641E" w:rsidRPr="00C010BD" w:rsidRDefault="00F7134C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clone repository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noWrap/>
            <w:vAlign w:val="center"/>
            <w:hideMark/>
          </w:tcPr>
          <w:p w14:paraId="05D115E0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4140DC8F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5A3DE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05AC9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BB2FC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2539C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26D95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BD796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3A633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FC368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C3B552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00F69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F7134C" w:rsidRPr="00C1542C" w14:paraId="4531CC05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3C89B8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37C3728" w14:textId="2E97AA98" w:rsidR="00F7134C" w:rsidRDefault="00F7134C" w:rsidP="0026641E">
            <w:pPr>
              <w:pStyle w:val="ListParagraph"/>
              <w:numPr>
                <w:ilvl w:val="0"/>
                <w:numId w:val="21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setup dependency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noWrap/>
            <w:vAlign w:val="center"/>
          </w:tcPr>
          <w:p w14:paraId="4F5CAECE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31AAF44C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6ACAD3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9F3B181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D8C30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827DD9C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6D9126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26632B9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B4CDD5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4492A0F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DF7ECE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107A54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26641E" w:rsidRPr="00C1542C" w14:paraId="6650E8B0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4CDB9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3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913275" w14:textId="4778D3E4" w:rsidR="0026641E" w:rsidRPr="003C7176" w:rsidRDefault="00F7134C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Rapat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497CFC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8D08D" w:themeFill="accent6" w:themeFillTint="99"/>
            <w:noWrap/>
            <w:vAlign w:val="center"/>
            <w:hideMark/>
          </w:tcPr>
          <w:p w14:paraId="3C4C982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6175EA6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AD7FC1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D3E6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6FEEA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235D2D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BA5F64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EA433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215E30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271CAC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83C60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F7134C" w:rsidRPr="00C1542C" w14:paraId="2A76DD62" w14:textId="77777777" w:rsidTr="00691B82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FB8260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4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C57FED" w14:textId="3A35A4EA" w:rsidR="00F7134C" w:rsidRPr="00F7134C" w:rsidRDefault="00F7134C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  <w:lang w:val="en-GB" w:eastAsia="en-GB"/>
              </w:rPr>
              <w:t>Development</w:t>
            </w:r>
          </w:p>
        </w:tc>
        <w:tc>
          <w:tcPr>
            <w:tcW w:w="5200" w:type="dxa"/>
            <w:gridSpan w:val="1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1B0AB6" w14:textId="7D6D4615" w:rsidR="00F7134C" w:rsidRPr="003C7176" w:rsidRDefault="00F7134C" w:rsidP="00F7134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F7134C" w:rsidRPr="00C1542C" w14:paraId="1ACA2DE2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A92775D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FFA0C1E" w14:textId="726AD305" w:rsidR="00F7134C" w:rsidRPr="00F7134C" w:rsidRDefault="00F7134C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fitur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6AFB2DC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6DAB91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35BA715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E257617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E3049AA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86DB99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9A33216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4C51DA1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0E86B3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52595F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3B4AE8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B5855E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F7134C" w:rsidRPr="00C1542C" w14:paraId="46105949" w14:textId="77777777" w:rsidTr="00F7134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17B670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7BECF96" w14:textId="67BEFD7B" w:rsidR="00F7134C" w:rsidRDefault="00F7134C" w:rsidP="00F7134C">
            <w:pPr>
              <w:pStyle w:val="ListParagraph"/>
              <w:numPr>
                <w:ilvl w:val="0"/>
                <w:numId w:val="23"/>
              </w:num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Pembuat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fitur</w:t>
            </w:r>
            <w:proofErr w:type="spellEnd"/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E2E92B8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BBF85E4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D806EFF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2EE728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</w:tcPr>
          <w:p w14:paraId="2966BE0D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595CE5D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F1AB73A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F4060E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2994D0E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E2E0998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73301A2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AD26F9C" w14:textId="77777777" w:rsidR="00F7134C" w:rsidRPr="003C7176" w:rsidRDefault="00F7134C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</w:p>
        </w:tc>
      </w:tr>
      <w:tr w:rsidR="0026641E" w:rsidRPr="00C1542C" w14:paraId="3E6623C6" w14:textId="77777777" w:rsidTr="00F2270C">
        <w:trPr>
          <w:trHeight w:val="223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7B65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lastRenderedPageBreak/>
              <w:t>5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.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BB1B39" w14:textId="04A9CE02" w:rsidR="0026641E" w:rsidRPr="00F7134C" w:rsidRDefault="00404463" w:rsidP="00F2270C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Belajar</w:t>
            </w:r>
            <w:proofErr w:type="spellEnd"/>
          </w:p>
        </w:tc>
        <w:tc>
          <w:tcPr>
            <w:tcW w:w="5200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210179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  <w:tr w:rsidR="0026641E" w:rsidRPr="00C1542C" w14:paraId="5686BF5F" w14:textId="77777777" w:rsidTr="00F2270C">
        <w:trPr>
          <w:trHeight w:val="447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772F93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217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A690BFE" w14:textId="4C87228D" w:rsidR="0026641E" w:rsidRPr="00C010BD" w:rsidRDefault="00404463" w:rsidP="0026641E">
            <w:pPr>
              <w:pStyle w:val="ListParagraph"/>
              <w:numPr>
                <w:ilvl w:val="0"/>
                <w:numId w:val="20"/>
              </w:numPr>
              <w:spacing w:after="0" w:line="240" w:lineRule="auto"/>
              <w:ind w:left="234" w:hanging="234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Mempelaj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 xml:space="preserve"> semantic form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FDF733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0136E5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A3C11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335749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3AA873BF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000000"/>
            <w:noWrap/>
            <w:vAlign w:val="center"/>
            <w:hideMark/>
          </w:tcPr>
          <w:p w14:paraId="6B6D3343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54791D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B73D6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BB7987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1F31A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81C18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  <w:tc>
          <w:tcPr>
            <w:tcW w:w="4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A6A8E" w14:textId="77777777" w:rsidR="0026641E" w:rsidRPr="003C7176" w:rsidRDefault="0026641E" w:rsidP="00F2270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</w:pPr>
            <w:r w:rsidRPr="003C7176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GB" w:eastAsia="en-GB"/>
              </w:rPr>
              <w:t> </w:t>
            </w:r>
          </w:p>
        </w:tc>
      </w:tr>
    </w:tbl>
    <w:p w14:paraId="2DF708D5" w14:textId="77777777" w:rsidR="0026641E" w:rsidRPr="0026641E" w:rsidRDefault="0026641E" w:rsidP="0026641E"/>
    <w:p w14:paraId="5942C823" w14:textId="77C38438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26641E">
        <w:rPr>
          <w:rFonts w:ascii="Times New Roman" w:hAnsi="Times New Roman" w:cs="Times New Roman"/>
          <w:sz w:val="28"/>
          <w:szCs w:val="28"/>
        </w:rPr>
        <w:br w:type="page"/>
      </w:r>
      <w:r w:rsidR="00C179DC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  <w:r w:rsidR="00B15878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27BF6530" w14:textId="4D4E8B4C" w:rsidR="00C90A03" w:rsidRPr="009C4736" w:rsidRDefault="0029560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13" w:name="_Toc117378156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t>BAB II</w:t>
      </w:r>
      <w:bookmarkStart w:id="114" w:name="_Toc91426375"/>
      <w:bookmarkEnd w:id="111"/>
      <w:bookmarkEnd w:id="112"/>
      <w:bookmarkEnd w:id="113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15" w:name="_Toc92963748"/>
      <w:bookmarkStart w:id="116" w:name="_Toc92965094"/>
      <w:bookmarkStart w:id="117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14"/>
      <w:bookmarkEnd w:id="115"/>
      <w:bookmarkEnd w:id="116"/>
      <w:bookmarkEnd w:id="117"/>
    </w:p>
    <w:p w14:paraId="50CFCBFE" w14:textId="7C888A95" w:rsidR="00426E8D" w:rsidRPr="006F4FE6" w:rsidRDefault="00295603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18" w:name="_Toc91426376"/>
      <w:bookmarkStart w:id="119" w:name="_Toc93057634"/>
      <w:bookmarkStart w:id="120" w:name="_Toc117378157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18"/>
      <w:bookmarkEnd w:id="119"/>
      <w:bookmarkEnd w:id="120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P</w:t>
      </w:r>
      <w:r w:rsidR="00404463">
        <w:rPr>
          <w:rFonts w:ascii="Times New Roman" w:hAnsi="Times New Roman" w:cs="Times New Roman"/>
          <w:b/>
          <w:color w:val="auto"/>
          <w:sz w:val="24"/>
          <w:szCs w:val="24"/>
        </w:rPr>
        <w:t>T ODISYS INDONESIA</w:t>
      </w:r>
    </w:p>
    <w:p w14:paraId="435B2081" w14:textId="1A547758" w:rsidR="002B3645" w:rsidRDefault="002540E7" w:rsidP="00540F6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134781ED" w14:textId="1374764F" w:rsidR="00F62580" w:rsidRPr="002540E7" w:rsidRDefault="002540E7" w:rsidP="002B36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go.</w:t>
      </w:r>
    </w:p>
    <w:p w14:paraId="3A6CF605" w14:textId="0A5709B9" w:rsidR="00D81C2B" w:rsidRDefault="00404463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1CAF96" wp14:editId="6DEF5BD5">
            <wp:extent cx="3025402" cy="777307"/>
            <wp:effectExtent l="19050" t="19050" r="22860" b="2286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5402" cy="777307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63D91F7" w14:textId="258DBAA4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21" w:name="_Toc122000940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bookmarkEnd w:id="121"/>
      <w:r w:rsidR="00404463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PT ODISYS INDONESIA</w:t>
      </w:r>
    </w:p>
    <w:p w14:paraId="4645DC26" w14:textId="2DB65358" w:rsidR="002B3645" w:rsidRPr="002B3645" w:rsidRDefault="00404463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eskripsi</w:t>
      </w:r>
      <w:proofErr w:type="spellEnd"/>
      <w:r w:rsidR="002B3645" w:rsidRPr="002B3645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22" w:name="_Toc86745699"/>
      <w:bookmarkStart w:id="123" w:name="_Toc86746679"/>
      <w:bookmarkStart w:id="124" w:name="_Toc87531682"/>
      <w:bookmarkStart w:id="125" w:name="_Toc87532050"/>
      <w:bookmarkStart w:id="126" w:name="_Toc90993309"/>
      <w:bookmarkStart w:id="127" w:name="_Toc90993468"/>
      <w:bookmarkStart w:id="128" w:name="_Toc91425459"/>
      <w:bookmarkStart w:id="129" w:name="_Toc91426377"/>
      <w:bookmarkStart w:id="130" w:name="_Toc91426454"/>
      <w:bookmarkStart w:id="131" w:name="_Toc91426766"/>
      <w:bookmarkStart w:id="132" w:name="_Toc91426829"/>
      <w:bookmarkStart w:id="133" w:name="_Toc91426892"/>
      <w:bookmarkStart w:id="134" w:name="_Toc91427333"/>
      <w:bookmarkStart w:id="135" w:name="_Toc91427433"/>
      <w:bookmarkStart w:id="136" w:name="_Toc91574561"/>
      <w:bookmarkStart w:id="137" w:name="_Toc91574826"/>
      <w:bookmarkStart w:id="138" w:name="_Toc91947645"/>
      <w:bookmarkStart w:id="139" w:name="_Toc92103389"/>
      <w:bookmarkStart w:id="140" w:name="_Toc92138798"/>
      <w:bookmarkStart w:id="141" w:name="_Toc92740150"/>
      <w:bookmarkStart w:id="142" w:name="_Toc92740236"/>
      <w:bookmarkStart w:id="143" w:name="_Toc92740323"/>
      <w:bookmarkStart w:id="144" w:name="_Toc92740410"/>
      <w:bookmarkStart w:id="145" w:name="_Toc92776552"/>
      <w:bookmarkStart w:id="146" w:name="_Toc92873901"/>
      <w:bookmarkStart w:id="147" w:name="_Toc92874312"/>
      <w:bookmarkStart w:id="148" w:name="_Toc92874663"/>
      <w:bookmarkStart w:id="149" w:name="_Toc92921131"/>
      <w:bookmarkStart w:id="150" w:name="_Toc92921230"/>
      <w:bookmarkStart w:id="151" w:name="_Toc92958279"/>
      <w:bookmarkStart w:id="152" w:name="_Toc92963750"/>
      <w:bookmarkStart w:id="153" w:name="_Toc92965096"/>
      <w:bookmarkStart w:id="154" w:name="_Toc92966225"/>
      <w:bookmarkStart w:id="155" w:name="_Toc92999826"/>
      <w:bookmarkStart w:id="156" w:name="_Toc93003740"/>
      <w:bookmarkStart w:id="157" w:name="_Toc93004068"/>
      <w:bookmarkStart w:id="158" w:name="_Toc93046861"/>
      <w:bookmarkStart w:id="159" w:name="_Toc93046955"/>
      <w:bookmarkStart w:id="160" w:name="_Toc93057635"/>
      <w:bookmarkStart w:id="161" w:name="_Toc117378158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62" w:name="_Toc86745700"/>
      <w:bookmarkStart w:id="163" w:name="_Toc86746680"/>
      <w:bookmarkStart w:id="164" w:name="_Toc87531683"/>
      <w:bookmarkStart w:id="165" w:name="_Toc87532051"/>
      <w:bookmarkStart w:id="166" w:name="_Toc90993310"/>
      <w:bookmarkStart w:id="167" w:name="_Toc90993469"/>
      <w:bookmarkStart w:id="168" w:name="_Toc91425460"/>
      <w:bookmarkStart w:id="169" w:name="_Toc91426378"/>
      <w:bookmarkStart w:id="170" w:name="_Toc91426455"/>
      <w:bookmarkStart w:id="171" w:name="_Toc91426767"/>
      <w:bookmarkStart w:id="172" w:name="_Toc91426830"/>
      <w:bookmarkStart w:id="173" w:name="_Toc91426893"/>
      <w:bookmarkStart w:id="174" w:name="_Toc91427334"/>
      <w:bookmarkStart w:id="175" w:name="_Toc91427434"/>
      <w:bookmarkStart w:id="176" w:name="_Toc91574562"/>
      <w:bookmarkStart w:id="177" w:name="_Toc91574827"/>
      <w:bookmarkStart w:id="178" w:name="_Toc91947646"/>
      <w:bookmarkStart w:id="179" w:name="_Toc92103390"/>
      <w:bookmarkStart w:id="180" w:name="_Toc92138799"/>
      <w:bookmarkStart w:id="181" w:name="_Toc92740151"/>
      <w:bookmarkStart w:id="182" w:name="_Toc92740237"/>
      <w:bookmarkStart w:id="183" w:name="_Toc92740324"/>
      <w:bookmarkStart w:id="184" w:name="_Toc92740411"/>
      <w:bookmarkStart w:id="185" w:name="_Toc92776553"/>
      <w:bookmarkStart w:id="186" w:name="_Toc92873902"/>
      <w:bookmarkStart w:id="187" w:name="_Toc92874313"/>
      <w:bookmarkStart w:id="188" w:name="_Toc92874664"/>
      <w:bookmarkStart w:id="189" w:name="_Toc92921132"/>
      <w:bookmarkStart w:id="190" w:name="_Toc92921231"/>
      <w:bookmarkStart w:id="191" w:name="_Toc92958280"/>
      <w:bookmarkStart w:id="192" w:name="_Toc92963751"/>
      <w:bookmarkStart w:id="193" w:name="_Toc92965097"/>
      <w:bookmarkStart w:id="194" w:name="_Toc92966226"/>
      <w:bookmarkStart w:id="195" w:name="_Toc92999827"/>
      <w:bookmarkStart w:id="196" w:name="_Toc93003741"/>
      <w:bookmarkStart w:id="197" w:name="_Toc93004069"/>
      <w:bookmarkStart w:id="198" w:name="_Toc93046862"/>
      <w:bookmarkStart w:id="199" w:name="_Toc93046956"/>
      <w:bookmarkStart w:id="200" w:name="_Toc93057636"/>
      <w:bookmarkStart w:id="201" w:name="_Toc117378159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02" w:name="_Toc86745701"/>
      <w:bookmarkStart w:id="203" w:name="_Toc86746681"/>
      <w:bookmarkStart w:id="204" w:name="_Toc87531684"/>
      <w:bookmarkStart w:id="205" w:name="_Toc87532052"/>
      <w:bookmarkStart w:id="206" w:name="_Toc90993311"/>
      <w:bookmarkStart w:id="207" w:name="_Toc90993470"/>
      <w:bookmarkStart w:id="208" w:name="_Toc91425461"/>
      <w:bookmarkStart w:id="209" w:name="_Toc91426379"/>
      <w:bookmarkStart w:id="210" w:name="_Toc91426456"/>
      <w:bookmarkStart w:id="211" w:name="_Toc91426768"/>
      <w:bookmarkStart w:id="212" w:name="_Toc91426831"/>
      <w:bookmarkStart w:id="213" w:name="_Toc91426894"/>
      <w:bookmarkStart w:id="214" w:name="_Toc91427335"/>
      <w:bookmarkStart w:id="215" w:name="_Toc91427435"/>
      <w:bookmarkStart w:id="216" w:name="_Toc91574563"/>
      <w:bookmarkStart w:id="217" w:name="_Toc91574828"/>
      <w:bookmarkStart w:id="218" w:name="_Toc91947647"/>
      <w:bookmarkStart w:id="219" w:name="_Toc92103391"/>
      <w:bookmarkStart w:id="220" w:name="_Toc92138800"/>
      <w:bookmarkStart w:id="221" w:name="_Toc92740152"/>
      <w:bookmarkStart w:id="222" w:name="_Toc92740238"/>
      <w:bookmarkStart w:id="223" w:name="_Toc92740325"/>
      <w:bookmarkStart w:id="224" w:name="_Toc92740412"/>
      <w:bookmarkStart w:id="225" w:name="_Toc92776554"/>
      <w:bookmarkStart w:id="226" w:name="_Toc92873903"/>
      <w:bookmarkStart w:id="227" w:name="_Toc92874314"/>
      <w:bookmarkStart w:id="228" w:name="_Toc92874665"/>
      <w:bookmarkStart w:id="229" w:name="_Toc92921133"/>
      <w:bookmarkStart w:id="230" w:name="_Toc92921232"/>
      <w:bookmarkStart w:id="231" w:name="_Toc92958281"/>
      <w:bookmarkStart w:id="232" w:name="_Toc92963752"/>
      <w:bookmarkStart w:id="233" w:name="_Toc92965098"/>
      <w:bookmarkStart w:id="234" w:name="_Toc92966227"/>
      <w:bookmarkStart w:id="235" w:name="_Toc92999828"/>
      <w:bookmarkStart w:id="236" w:name="_Toc93003742"/>
      <w:bookmarkStart w:id="237" w:name="_Toc93004070"/>
      <w:bookmarkStart w:id="238" w:name="_Toc93046863"/>
      <w:bookmarkStart w:id="239" w:name="_Toc93046957"/>
      <w:bookmarkStart w:id="240" w:name="_Toc93057637"/>
      <w:bookmarkStart w:id="241" w:name="_Toc117378160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42" w:name="_Toc91574564"/>
      <w:bookmarkStart w:id="243" w:name="_Toc91574829"/>
      <w:bookmarkStart w:id="244" w:name="_Toc91947648"/>
      <w:bookmarkStart w:id="245" w:name="_Toc92103392"/>
      <w:bookmarkStart w:id="246" w:name="_Toc92138801"/>
      <w:bookmarkStart w:id="247" w:name="_Toc92740153"/>
      <w:bookmarkStart w:id="248" w:name="_Toc92740239"/>
      <w:bookmarkStart w:id="249" w:name="_Toc92740326"/>
      <w:bookmarkStart w:id="250" w:name="_Toc92740413"/>
      <w:bookmarkStart w:id="251" w:name="_Toc92776555"/>
      <w:bookmarkStart w:id="252" w:name="_Toc92873904"/>
      <w:bookmarkStart w:id="253" w:name="_Toc92874315"/>
      <w:bookmarkStart w:id="254" w:name="_Toc92874666"/>
      <w:bookmarkStart w:id="255" w:name="_Toc92921134"/>
      <w:bookmarkStart w:id="256" w:name="_Toc92921233"/>
      <w:bookmarkStart w:id="257" w:name="_Toc92958282"/>
      <w:bookmarkStart w:id="258" w:name="_Toc92963753"/>
      <w:bookmarkStart w:id="259" w:name="_Toc92965099"/>
      <w:bookmarkStart w:id="260" w:name="_Toc92966228"/>
      <w:bookmarkStart w:id="261" w:name="_Toc92999829"/>
      <w:bookmarkStart w:id="262" w:name="_Toc93003743"/>
      <w:bookmarkStart w:id="263" w:name="_Toc93004071"/>
      <w:bookmarkStart w:id="264" w:name="_Toc93046864"/>
      <w:bookmarkStart w:id="265" w:name="_Toc93046958"/>
      <w:bookmarkStart w:id="266" w:name="_Toc93057638"/>
      <w:bookmarkStart w:id="267" w:name="_Toc117378161"/>
      <w:bookmarkStart w:id="268" w:name="_Toc91426380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69" w:name="_Toc92740154"/>
      <w:bookmarkStart w:id="270" w:name="_Toc92740240"/>
      <w:bookmarkStart w:id="271" w:name="_Toc92740327"/>
      <w:bookmarkStart w:id="272" w:name="_Toc92740414"/>
      <w:bookmarkStart w:id="273" w:name="_Toc92776556"/>
      <w:bookmarkStart w:id="274" w:name="_Toc92873905"/>
      <w:bookmarkStart w:id="275" w:name="_Toc92874316"/>
      <w:bookmarkStart w:id="276" w:name="_Toc92874667"/>
      <w:bookmarkStart w:id="277" w:name="_Toc92921135"/>
      <w:bookmarkStart w:id="278" w:name="_Toc92921234"/>
      <w:bookmarkStart w:id="279" w:name="_Toc92958283"/>
      <w:bookmarkStart w:id="280" w:name="_Toc92963754"/>
      <w:bookmarkStart w:id="281" w:name="_Toc92965100"/>
      <w:bookmarkStart w:id="282" w:name="_Toc92966229"/>
      <w:bookmarkStart w:id="283" w:name="_Toc92999830"/>
      <w:bookmarkStart w:id="284" w:name="_Toc93003744"/>
      <w:bookmarkStart w:id="285" w:name="_Toc93004072"/>
      <w:bookmarkStart w:id="286" w:name="_Toc93046865"/>
      <w:bookmarkStart w:id="287" w:name="_Toc93046959"/>
      <w:bookmarkStart w:id="288" w:name="_Toc93057639"/>
      <w:bookmarkStart w:id="289" w:name="_Toc117378162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90" w:name="_Toc92740155"/>
      <w:bookmarkStart w:id="291" w:name="_Toc92740241"/>
      <w:bookmarkStart w:id="292" w:name="_Toc92740328"/>
      <w:bookmarkStart w:id="293" w:name="_Toc92740415"/>
      <w:bookmarkStart w:id="294" w:name="_Toc92776557"/>
      <w:bookmarkStart w:id="295" w:name="_Toc92873906"/>
      <w:bookmarkStart w:id="296" w:name="_Toc92874317"/>
      <w:bookmarkStart w:id="297" w:name="_Toc92874668"/>
      <w:bookmarkStart w:id="298" w:name="_Toc92921136"/>
      <w:bookmarkStart w:id="299" w:name="_Toc92921235"/>
      <w:bookmarkStart w:id="300" w:name="_Toc92958284"/>
      <w:bookmarkStart w:id="301" w:name="_Toc92963755"/>
      <w:bookmarkStart w:id="302" w:name="_Toc92965101"/>
      <w:bookmarkStart w:id="303" w:name="_Toc92966230"/>
      <w:bookmarkStart w:id="304" w:name="_Toc92999831"/>
      <w:bookmarkStart w:id="305" w:name="_Toc93003745"/>
      <w:bookmarkStart w:id="306" w:name="_Toc93004073"/>
      <w:bookmarkStart w:id="307" w:name="_Toc93046866"/>
      <w:bookmarkStart w:id="308" w:name="_Toc93046960"/>
      <w:bookmarkStart w:id="309" w:name="_Toc93057640"/>
      <w:bookmarkStart w:id="310" w:name="_Toc117378163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</w:p>
    <w:p w14:paraId="260906F6" w14:textId="7726F5B2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11" w:name="_Toc93057641"/>
      <w:bookmarkStart w:id="312" w:name="_Toc117378164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268"/>
      <w:bookmarkEnd w:id="311"/>
      <w:bookmarkEnd w:id="312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PT.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Sinergi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Intia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Dinamika</w:t>
      </w:r>
      <w:proofErr w:type="spellEnd"/>
    </w:p>
    <w:p w14:paraId="52F719D7" w14:textId="1F9775DE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Morning Stand U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Pl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Daily Sprin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Sprint Plan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2250"/>
        <w:gridCol w:w="3433"/>
      </w:tblGrid>
      <w:tr w:rsidR="00FC412B" w14:paraId="666240C0" w14:textId="77777777" w:rsidTr="002B57C6">
        <w:tc>
          <w:tcPr>
            <w:tcW w:w="625" w:type="dxa"/>
          </w:tcPr>
          <w:p w14:paraId="5905170D" w14:textId="281CC059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620" w:type="dxa"/>
          </w:tcPr>
          <w:p w14:paraId="33523EF1" w14:textId="18AF7FE4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2250" w:type="dxa"/>
          </w:tcPr>
          <w:p w14:paraId="754568A2" w14:textId="7847503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3433" w:type="dxa"/>
          </w:tcPr>
          <w:p w14:paraId="02CBFAD4" w14:textId="7A9EC6A2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FC412B" w14:paraId="2549A811" w14:textId="77777777" w:rsidTr="002B57C6">
        <w:tc>
          <w:tcPr>
            <w:tcW w:w="625" w:type="dxa"/>
          </w:tcPr>
          <w:p w14:paraId="625AE642" w14:textId="383727B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54406105" w14:textId="1FD93BF8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50" w:type="dxa"/>
          </w:tcPr>
          <w:p w14:paraId="1FB6B1A0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4047AC">
              <w:rPr>
                <w:rFonts w:ascii="Times New Roman" w:hAnsi="Times New Roman" w:cs="Times New Roman"/>
                <w:sz w:val="24"/>
                <w:szCs w:val="24"/>
              </w:rPr>
              <w:t>09.00 – 09.30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020F7009" w14:textId="06EECFFC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13" w:name="_Toc92740157"/>
      <w:bookmarkStart w:id="314" w:name="_Toc92740243"/>
      <w:bookmarkStart w:id="315" w:name="_Toc92740330"/>
      <w:bookmarkStart w:id="316" w:name="_Toc92740417"/>
      <w:bookmarkStart w:id="317" w:name="_Toc92776559"/>
      <w:bookmarkStart w:id="318" w:name="_Toc92873908"/>
      <w:bookmarkStart w:id="319" w:name="_Toc92874319"/>
      <w:bookmarkStart w:id="320" w:name="_Toc92874670"/>
      <w:bookmarkStart w:id="321" w:name="_Toc92921138"/>
      <w:bookmarkStart w:id="322" w:name="_Toc92921237"/>
      <w:bookmarkStart w:id="323" w:name="_Toc92958286"/>
      <w:bookmarkStart w:id="324" w:name="_Toc92963757"/>
      <w:bookmarkStart w:id="325" w:name="_Toc92965103"/>
      <w:bookmarkStart w:id="326" w:name="_Toc92966232"/>
      <w:bookmarkStart w:id="327" w:name="_Toc92999833"/>
      <w:bookmarkStart w:id="328" w:name="_Toc93003747"/>
      <w:bookmarkStart w:id="329" w:name="_Toc93004075"/>
      <w:bookmarkStart w:id="330" w:name="_Toc93046868"/>
      <w:bookmarkStart w:id="331" w:name="_Toc93046962"/>
      <w:bookmarkStart w:id="332" w:name="_Toc93057642"/>
      <w:bookmarkStart w:id="333" w:name="_Toc117378165"/>
      <w:bookmarkStart w:id="334" w:name="_Toc91426381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</w:p>
    <w:p w14:paraId="553E7763" w14:textId="17D25623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5" w:name="_Toc93057643"/>
      <w:bookmarkStart w:id="336" w:name="_Toc11737816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4"/>
      <w:bookmarkEnd w:id="335"/>
      <w:bookmarkEnd w:id="336"/>
      <w:r w:rsidR="00404463">
        <w:rPr>
          <w:rFonts w:ascii="Times New Roman" w:hAnsi="Times New Roman" w:cs="Times New Roman"/>
          <w:b/>
          <w:bCs/>
          <w:color w:val="auto"/>
          <w:sz w:val="24"/>
          <w:szCs w:val="24"/>
        </w:rPr>
        <w:t>PT ODISYS INDONESIA</w:t>
      </w:r>
    </w:p>
    <w:p w14:paraId="7AD98D46" w14:textId="6EBFE48A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</w:t>
      </w:r>
      <w:r w:rsidR="00404463">
        <w:rPr>
          <w:rFonts w:ascii="Times New Roman" w:hAnsi="Times New Roman" w:cs="Times New Roman"/>
          <w:sz w:val="24"/>
          <w:szCs w:val="24"/>
        </w:rPr>
        <w:t xml:space="preserve">T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2B0B0E4B" wp14:editId="44F68D86">
            <wp:extent cx="4260423" cy="3272081"/>
            <wp:effectExtent l="0" t="0" r="6985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32720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161A47" w14:textId="5EEF0EE8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337" w:name="_Toc122000941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</w:t>
      </w:r>
      <w:bookmarkEnd w:id="337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1684872D" w:rsidR="005A390C" w:rsidRPr="00190560" w:rsidRDefault="005A390C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irector</w:t>
      </w:r>
      <w:r w:rsidRPr="00190560">
        <w:rPr>
          <w:rFonts w:ascii="Times New Roman" w:hAnsi="Times New Roman" w:cs="Times New Roman"/>
          <w:sz w:val="24"/>
          <w:szCs w:val="24"/>
        </w:rPr>
        <w:t>,</w:t>
      </w:r>
      <w:r w:rsidR="00F7355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355A">
        <w:rPr>
          <w:rFonts w:ascii="Times New Roman" w:hAnsi="Times New Roman" w:cs="Times New Roman"/>
          <w:sz w:val="24"/>
          <w:szCs w:val="24"/>
        </w:rPr>
        <w:t>Deskrp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896E8A8" w14:textId="77777777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8" w:name="_Toc93057644"/>
      <w:bookmarkStart w:id="339" w:name="_Toc11737816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8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39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55262D2" w14:textId="699DC143" w:rsidR="009A4261" w:rsidRPr="009A4261" w:rsidRDefault="002B3645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340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C53DF46" w14:textId="1F6330AE" w:rsidR="001C687C" w:rsidRPr="009A4261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F7355A">
        <w:rPr>
          <w:rFonts w:ascii="Times New Roman" w:hAnsi="Times New Roman" w:cs="Times New Roman"/>
          <w:sz w:val="24"/>
          <w:szCs w:val="24"/>
        </w:rPr>
        <w:t>PT ODISYS INDONESIA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41" w:name="_Toc93057645"/>
      <w:bookmarkStart w:id="342" w:name="_Toc117378168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40"/>
      <w:bookmarkEnd w:id="341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42"/>
    </w:p>
    <w:p w14:paraId="739D30B0" w14:textId="3B4F40CD" w:rsidR="00C90A03" w:rsidRDefault="00404463" w:rsidP="00F7355A">
      <w:pPr>
        <w:spacing w:after="0" w:line="360" w:lineRule="auto"/>
        <w:ind w:firstLine="567"/>
        <w:jc w:val="both"/>
        <w:rPr>
          <w:rFonts w:ascii="Times New Roman" w:hAnsi="Times New Roman" w:cs="Times New Roman"/>
          <w:b/>
          <w:sz w:val="28"/>
          <w:szCs w:val="28"/>
        </w:rPr>
      </w:pPr>
      <w:bookmarkStart w:id="343" w:name="_Toc91426384"/>
      <w:r>
        <w:rPr>
          <w:rFonts w:ascii="Times New Roman" w:hAnsi="Times New Roman" w:cs="Times New Roman"/>
          <w:bCs/>
          <w:sz w:val="24"/>
          <w:szCs w:val="24"/>
        </w:rPr>
        <w:t>PT ODISYS INDONESIA</w:t>
      </w:r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mempuny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mul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dimul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0.00 WIB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sampai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2B3645"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="002B3645" w:rsidRPr="008F476E">
        <w:rPr>
          <w:rFonts w:ascii="Times New Roman" w:hAnsi="Times New Roman" w:cs="Times New Roman"/>
          <w:bCs/>
          <w:sz w:val="24"/>
          <w:szCs w:val="24"/>
        </w:rPr>
        <w:t xml:space="preserve"> 17.00 WIB</w:t>
      </w:r>
      <w:bookmarkStart w:id="344" w:name="_Toc93057646"/>
      <w:bookmarkStart w:id="345" w:name="_Toc117378169"/>
      <w:r w:rsidR="00E138AA" w:rsidRPr="006F4FE6">
        <w:rPr>
          <w:rFonts w:ascii="Times New Roman" w:hAnsi="Times New Roman" w:cs="Times New Roman"/>
          <w:b/>
          <w:sz w:val="28"/>
          <w:szCs w:val="28"/>
        </w:rPr>
        <w:t>BAB III</w:t>
      </w:r>
      <w:bookmarkStart w:id="346" w:name="_Toc91426385"/>
      <w:bookmarkEnd w:id="343"/>
      <w:bookmarkEnd w:id="344"/>
      <w:bookmarkEnd w:id="345"/>
    </w:p>
    <w:p w14:paraId="70D49D26" w14:textId="3DEDD0F6" w:rsidR="007968BD" w:rsidRPr="005534CD" w:rsidRDefault="00E138AA" w:rsidP="00051D4B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47" w:name="_Toc92963762"/>
      <w:bookmarkStart w:id="348" w:name="_Toc92965108"/>
      <w:bookmarkStart w:id="349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346"/>
      <w:bookmarkEnd w:id="347"/>
      <w:bookmarkEnd w:id="348"/>
      <w:bookmarkEnd w:id="349"/>
    </w:p>
    <w:p w14:paraId="4F376C38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50" w:name="_Toc86745708"/>
      <w:bookmarkStart w:id="351" w:name="_Toc86746688"/>
      <w:bookmarkStart w:id="352" w:name="_Toc87531691"/>
      <w:bookmarkStart w:id="353" w:name="_Toc87532059"/>
      <w:bookmarkStart w:id="354" w:name="_Toc90993318"/>
      <w:bookmarkStart w:id="355" w:name="_Toc90993477"/>
      <w:bookmarkStart w:id="356" w:name="_Toc91425468"/>
      <w:bookmarkStart w:id="357" w:name="_Toc91426386"/>
      <w:bookmarkStart w:id="358" w:name="_Toc91426463"/>
      <w:bookmarkStart w:id="359" w:name="_Toc91426775"/>
      <w:bookmarkStart w:id="360" w:name="_Toc91426838"/>
      <w:bookmarkStart w:id="361" w:name="_Toc91426901"/>
      <w:bookmarkStart w:id="362" w:name="_Toc91427342"/>
      <w:bookmarkStart w:id="363" w:name="_Toc91427442"/>
      <w:bookmarkStart w:id="364" w:name="_Toc91574572"/>
      <w:bookmarkStart w:id="365" w:name="_Toc91574837"/>
      <w:bookmarkStart w:id="366" w:name="_Toc91947656"/>
      <w:bookmarkStart w:id="367" w:name="_Toc92103400"/>
      <w:bookmarkStart w:id="368" w:name="_Toc92138809"/>
      <w:bookmarkStart w:id="369" w:name="_Toc92740163"/>
      <w:bookmarkStart w:id="370" w:name="_Toc92740249"/>
      <w:bookmarkStart w:id="371" w:name="_Toc92740336"/>
      <w:bookmarkStart w:id="372" w:name="_Toc92740423"/>
      <w:bookmarkStart w:id="373" w:name="_Toc92776565"/>
      <w:bookmarkStart w:id="374" w:name="_Toc92873914"/>
      <w:bookmarkStart w:id="375" w:name="_Toc92874325"/>
      <w:bookmarkStart w:id="376" w:name="_Toc92874676"/>
      <w:bookmarkStart w:id="377" w:name="_Toc92921144"/>
      <w:bookmarkStart w:id="378" w:name="_Toc92921243"/>
      <w:bookmarkStart w:id="379" w:name="_Toc92958292"/>
      <w:bookmarkStart w:id="380" w:name="_Toc92963763"/>
      <w:bookmarkStart w:id="381" w:name="_Toc92965109"/>
      <w:bookmarkStart w:id="382" w:name="_Toc92966238"/>
      <w:bookmarkStart w:id="383" w:name="_Toc92999839"/>
      <w:bookmarkStart w:id="384" w:name="_Toc93003753"/>
      <w:bookmarkStart w:id="385" w:name="_Toc93004080"/>
      <w:bookmarkStart w:id="386" w:name="_Toc93046873"/>
      <w:bookmarkStart w:id="387" w:name="_Toc93046967"/>
      <w:bookmarkStart w:id="388" w:name="_Toc93057647"/>
      <w:bookmarkStart w:id="389" w:name="_Toc117378170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</w:p>
    <w:p w14:paraId="4C89945D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90" w:name="_Toc86745709"/>
      <w:bookmarkStart w:id="391" w:name="_Toc86746689"/>
      <w:bookmarkStart w:id="392" w:name="_Toc87531692"/>
      <w:bookmarkStart w:id="393" w:name="_Toc87532060"/>
      <w:bookmarkStart w:id="394" w:name="_Toc90993319"/>
      <w:bookmarkStart w:id="395" w:name="_Toc90993478"/>
      <w:bookmarkStart w:id="396" w:name="_Toc91425469"/>
      <w:bookmarkStart w:id="397" w:name="_Toc91426387"/>
      <w:bookmarkStart w:id="398" w:name="_Toc91426464"/>
      <w:bookmarkStart w:id="399" w:name="_Toc91426776"/>
      <w:bookmarkStart w:id="400" w:name="_Toc91426839"/>
      <w:bookmarkStart w:id="401" w:name="_Toc91426902"/>
      <w:bookmarkStart w:id="402" w:name="_Toc91427343"/>
      <w:bookmarkStart w:id="403" w:name="_Toc91427443"/>
      <w:bookmarkStart w:id="404" w:name="_Toc91574573"/>
      <w:bookmarkStart w:id="405" w:name="_Toc91574838"/>
      <w:bookmarkStart w:id="406" w:name="_Toc91947657"/>
      <w:bookmarkStart w:id="407" w:name="_Toc92103401"/>
      <w:bookmarkStart w:id="408" w:name="_Toc92138810"/>
      <w:bookmarkStart w:id="409" w:name="_Toc92740164"/>
      <w:bookmarkStart w:id="410" w:name="_Toc92740250"/>
      <w:bookmarkStart w:id="411" w:name="_Toc92740337"/>
      <w:bookmarkStart w:id="412" w:name="_Toc92740424"/>
      <w:bookmarkStart w:id="413" w:name="_Toc92776566"/>
      <w:bookmarkStart w:id="414" w:name="_Toc92873915"/>
      <w:bookmarkStart w:id="415" w:name="_Toc92874326"/>
      <w:bookmarkStart w:id="416" w:name="_Toc92874677"/>
      <w:bookmarkStart w:id="417" w:name="_Toc92921145"/>
      <w:bookmarkStart w:id="418" w:name="_Toc92921244"/>
      <w:bookmarkStart w:id="419" w:name="_Toc92958293"/>
      <w:bookmarkStart w:id="420" w:name="_Toc92963764"/>
      <w:bookmarkStart w:id="421" w:name="_Toc92965110"/>
      <w:bookmarkStart w:id="422" w:name="_Toc92966239"/>
      <w:bookmarkStart w:id="423" w:name="_Toc92999840"/>
      <w:bookmarkStart w:id="424" w:name="_Toc93003754"/>
      <w:bookmarkStart w:id="425" w:name="_Toc93004081"/>
      <w:bookmarkStart w:id="426" w:name="_Toc93046874"/>
      <w:bookmarkStart w:id="427" w:name="_Toc93046968"/>
      <w:bookmarkStart w:id="428" w:name="_Toc93057648"/>
      <w:bookmarkStart w:id="429" w:name="_Toc117378171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</w:p>
    <w:p w14:paraId="046C3FE3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0" w:name="_Toc86745710"/>
      <w:bookmarkStart w:id="431" w:name="_Toc86746690"/>
      <w:bookmarkStart w:id="432" w:name="_Toc87531693"/>
      <w:bookmarkStart w:id="433" w:name="_Toc87532061"/>
      <w:bookmarkStart w:id="434" w:name="_Toc90993320"/>
      <w:bookmarkStart w:id="435" w:name="_Toc90993479"/>
      <w:bookmarkStart w:id="436" w:name="_Toc91425470"/>
      <w:bookmarkStart w:id="437" w:name="_Toc91426388"/>
      <w:bookmarkStart w:id="438" w:name="_Toc91426465"/>
      <w:bookmarkStart w:id="439" w:name="_Toc91426777"/>
      <w:bookmarkStart w:id="440" w:name="_Toc91426840"/>
      <w:bookmarkStart w:id="441" w:name="_Toc91426903"/>
      <w:bookmarkStart w:id="442" w:name="_Toc91427344"/>
      <w:bookmarkStart w:id="443" w:name="_Toc91427444"/>
      <w:bookmarkStart w:id="444" w:name="_Toc91574574"/>
      <w:bookmarkStart w:id="445" w:name="_Toc91574839"/>
      <w:bookmarkStart w:id="446" w:name="_Toc91947658"/>
      <w:bookmarkStart w:id="447" w:name="_Toc92103402"/>
      <w:bookmarkStart w:id="448" w:name="_Toc92138811"/>
      <w:bookmarkStart w:id="449" w:name="_Toc92740165"/>
      <w:bookmarkStart w:id="450" w:name="_Toc92740251"/>
      <w:bookmarkStart w:id="451" w:name="_Toc92740338"/>
      <w:bookmarkStart w:id="452" w:name="_Toc92740425"/>
      <w:bookmarkStart w:id="453" w:name="_Toc92776567"/>
      <w:bookmarkStart w:id="454" w:name="_Toc92873916"/>
      <w:bookmarkStart w:id="455" w:name="_Toc92874327"/>
      <w:bookmarkStart w:id="456" w:name="_Toc92874678"/>
      <w:bookmarkStart w:id="457" w:name="_Toc92921146"/>
      <w:bookmarkStart w:id="458" w:name="_Toc92921245"/>
      <w:bookmarkStart w:id="459" w:name="_Toc92958294"/>
      <w:bookmarkStart w:id="460" w:name="_Toc92963765"/>
      <w:bookmarkStart w:id="461" w:name="_Toc92965111"/>
      <w:bookmarkStart w:id="462" w:name="_Toc92966240"/>
      <w:bookmarkStart w:id="463" w:name="_Toc92999841"/>
      <w:bookmarkStart w:id="464" w:name="_Toc93003755"/>
      <w:bookmarkStart w:id="465" w:name="_Toc93004082"/>
      <w:bookmarkStart w:id="466" w:name="_Toc93046875"/>
      <w:bookmarkStart w:id="467" w:name="_Toc93046969"/>
      <w:bookmarkStart w:id="468" w:name="_Toc93057649"/>
      <w:bookmarkStart w:id="469" w:name="_Toc117378172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</w:p>
    <w:p w14:paraId="56BA0527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470" w:name="_Toc91426389"/>
      <w:bookmarkStart w:id="471" w:name="_Toc91426466"/>
      <w:bookmarkStart w:id="472" w:name="_Toc91426778"/>
      <w:bookmarkStart w:id="473" w:name="_Toc91426841"/>
      <w:bookmarkStart w:id="474" w:name="_Toc91426904"/>
      <w:bookmarkStart w:id="475" w:name="_Toc91427345"/>
      <w:bookmarkStart w:id="476" w:name="_Toc91427445"/>
      <w:bookmarkStart w:id="477" w:name="_Toc91574575"/>
      <w:bookmarkStart w:id="478" w:name="_Toc91574840"/>
      <w:bookmarkStart w:id="479" w:name="_Toc91947659"/>
      <w:bookmarkStart w:id="480" w:name="_Toc92103403"/>
      <w:bookmarkStart w:id="481" w:name="_Toc92138812"/>
      <w:bookmarkStart w:id="482" w:name="_Toc92740166"/>
      <w:bookmarkStart w:id="483" w:name="_Toc92740252"/>
      <w:bookmarkStart w:id="484" w:name="_Toc92740339"/>
      <w:bookmarkStart w:id="485" w:name="_Toc92740426"/>
      <w:bookmarkStart w:id="486" w:name="_Toc92776568"/>
      <w:bookmarkStart w:id="487" w:name="_Toc92873917"/>
      <w:bookmarkStart w:id="488" w:name="_Toc92874328"/>
      <w:bookmarkStart w:id="489" w:name="_Toc92874679"/>
      <w:bookmarkStart w:id="490" w:name="_Toc92921147"/>
      <w:bookmarkStart w:id="491" w:name="_Toc92921246"/>
      <w:bookmarkStart w:id="492" w:name="_Toc92958295"/>
      <w:bookmarkStart w:id="493" w:name="_Toc92963766"/>
      <w:bookmarkStart w:id="494" w:name="_Toc92965112"/>
      <w:bookmarkStart w:id="495" w:name="_Toc92966241"/>
      <w:bookmarkStart w:id="496" w:name="_Toc92999842"/>
      <w:bookmarkStart w:id="497" w:name="_Toc93003756"/>
      <w:bookmarkStart w:id="498" w:name="_Toc93004083"/>
      <w:bookmarkStart w:id="499" w:name="_Toc93046876"/>
      <w:bookmarkStart w:id="500" w:name="_Toc93046970"/>
      <w:bookmarkStart w:id="501" w:name="_Toc93057650"/>
      <w:bookmarkStart w:id="502" w:name="_Toc117378173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</w:p>
    <w:p w14:paraId="628C582B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03" w:name="_Toc91426390"/>
      <w:bookmarkStart w:id="504" w:name="_Toc91426467"/>
      <w:bookmarkStart w:id="505" w:name="_Toc91426779"/>
      <w:bookmarkStart w:id="506" w:name="_Toc91426842"/>
      <w:bookmarkStart w:id="507" w:name="_Toc91426905"/>
      <w:bookmarkStart w:id="508" w:name="_Toc91427346"/>
      <w:bookmarkStart w:id="509" w:name="_Toc91427446"/>
      <w:bookmarkStart w:id="510" w:name="_Toc91574576"/>
      <w:bookmarkStart w:id="511" w:name="_Toc91574841"/>
      <w:bookmarkStart w:id="512" w:name="_Toc91947660"/>
      <w:bookmarkStart w:id="513" w:name="_Toc92103404"/>
      <w:bookmarkStart w:id="514" w:name="_Toc92138813"/>
      <w:bookmarkStart w:id="515" w:name="_Toc92740167"/>
      <w:bookmarkStart w:id="516" w:name="_Toc92740253"/>
      <w:bookmarkStart w:id="517" w:name="_Toc92740340"/>
      <w:bookmarkStart w:id="518" w:name="_Toc92740427"/>
      <w:bookmarkStart w:id="519" w:name="_Toc92776569"/>
      <w:bookmarkStart w:id="520" w:name="_Toc92873918"/>
      <w:bookmarkStart w:id="521" w:name="_Toc92874329"/>
      <w:bookmarkStart w:id="522" w:name="_Toc92874680"/>
      <w:bookmarkStart w:id="523" w:name="_Toc92921148"/>
      <w:bookmarkStart w:id="524" w:name="_Toc92921247"/>
      <w:bookmarkStart w:id="525" w:name="_Toc92958296"/>
      <w:bookmarkStart w:id="526" w:name="_Toc92963767"/>
      <w:bookmarkStart w:id="527" w:name="_Toc92965113"/>
      <w:bookmarkStart w:id="528" w:name="_Toc92966242"/>
      <w:bookmarkStart w:id="529" w:name="_Toc92999843"/>
      <w:bookmarkStart w:id="530" w:name="_Toc93003757"/>
      <w:bookmarkStart w:id="531" w:name="_Toc93004084"/>
      <w:bookmarkStart w:id="532" w:name="_Toc93046877"/>
      <w:bookmarkStart w:id="533" w:name="_Toc93046971"/>
      <w:bookmarkStart w:id="534" w:name="_Toc93057651"/>
      <w:bookmarkStart w:id="535" w:name="_Toc117378174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</w:p>
    <w:p w14:paraId="77822876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36" w:name="_Toc91426391"/>
      <w:bookmarkStart w:id="537" w:name="_Toc91426468"/>
      <w:bookmarkStart w:id="538" w:name="_Toc91426780"/>
      <w:bookmarkStart w:id="539" w:name="_Toc91426843"/>
      <w:bookmarkStart w:id="540" w:name="_Toc91426906"/>
      <w:bookmarkStart w:id="541" w:name="_Toc91427347"/>
      <w:bookmarkStart w:id="542" w:name="_Toc91427447"/>
      <w:bookmarkStart w:id="543" w:name="_Toc91574577"/>
      <w:bookmarkStart w:id="544" w:name="_Toc91574842"/>
      <w:bookmarkStart w:id="545" w:name="_Toc91947661"/>
      <w:bookmarkStart w:id="546" w:name="_Toc92103405"/>
      <w:bookmarkStart w:id="547" w:name="_Toc92138814"/>
      <w:bookmarkStart w:id="548" w:name="_Toc92740168"/>
      <w:bookmarkStart w:id="549" w:name="_Toc92740254"/>
      <w:bookmarkStart w:id="550" w:name="_Toc92740341"/>
      <w:bookmarkStart w:id="551" w:name="_Toc92740428"/>
      <w:bookmarkStart w:id="552" w:name="_Toc92776570"/>
      <w:bookmarkStart w:id="553" w:name="_Toc92873919"/>
      <w:bookmarkStart w:id="554" w:name="_Toc92874330"/>
      <w:bookmarkStart w:id="555" w:name="_Toc92874681"/>
      <w:bookmarkStart w:id="556" w:name="_Toc92921149"/>
      <w:bookmarkStart w:id="557" w:name="_Toc92921248"/>
      <w:bookmarkStart w:id="558" w:name="_Toc92958297"/>
      <w:bookmarkStart w:id="559" w:name="_Toc92963768"/>
      <w:bookmarkStart w:id="560" w:name="_Toc92965114"/>
      <w:bookmarkStart w:id="561" w:name="_Toc92966243"/>
      <w:bookmarkStart w:id="562" w:name="_Toc92999844"/>
      <w:bookmarkStart w:id="563" w:name="_Toc93003758"/>
      <w:bookmarkStart w:id="564" w:name="_Toc93004085"/>
      <w:bookmarkStart w:id="565" w:name="_Toc93046878"/>
      <w:bookmarkStart w:id="566" w:name="_Toc93046972"/>
      <w:bookmarkStart w:id="567" w:name="_Toc93057652"/>
      <w:bookmarkStart w:id="568" w:name="_Toc11737817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</w:p>
    <w:p w14:paraId="26D0D8EE" w14:textId="77777777" w:rsidR="007D297A" w:rsidRPr="005534CD" w:rsidRDefault="007D297A">
      <w:pPr>
        <w:pStyle w:val="ListParagraph"/>
        <w:numPr>
          <w:ilvl w:val="1"/>
          <w:numId w:val="5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PKL</w:t>
      </w:r>
    </w:p>
    <w:p w14:paraId="516BAFCD" w14:textId="6D02DF12" w:rsidR="007D297A" w:rsidRPr="005534CD" w:rsidRDefault="007D297A" w:rsidP="005534CD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PKL di </w:t>
      </w:r>
      <w:r w:rsidR="00404463">
        <w:rPr>
          <w:rFonts w:ascii="Times New Roman" w:hAnsi="Times New Roman" w:cs="Times New Roman"/>
          <w:sz w:val="24"/>
          <w:szCs w:val="24"/>
        </w:rPr>
        <w:t>PT ODISYS INDONESIA</w:t>
      </w:r>
      <w:r w:rsidRPr="005534C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01988">
        <w:rPr>
          <w:rFonts w:ascii="Times New Roman" w:hAnsi="Times New Roman" w:cs="Times New Roman"/>
          <w:sz w:val="24"/>
          <w:szCs w:val="24"/>
        </w:rPr>
        <w:t>pengujian</w:t>
      </w:r>
      <w:r w:rsidR="00F7355A">
        <w:rPr>
          <w:rFonts w:ascii="Times New Roman" w:hAnsi="Times New Roman" w:cs="Times New Roman"/>
          <w:sz w:val="24"/>
          <w:szCs w:val="24"/>
        </w:rPr>
        <w:t>x,x</w:t>
      </w:r>
      <w:proofErr w:type="gramEnd"/>
      <w:r w:rsidR="00F7355A">
        <w:rPr>
          <w:rFonts w:ascii="Times New Roman" w:hAnsi="Times New Roman" w:cs="Times New Roman"/>
          <w:sz w:val="24"/>
          <w:szCs w:val="24"/>
        </w:rPr>
        <w:t>,x,x</w:t>
      </w:r>
      <w:proofErr w:type="spellEnd"/>
      <w:r w:rsidRPr="005534CD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5534CD">
        <w:rPr>
          <w:rFonts w:ascii="Times New Roman" w:hAnsi="Times New Roman" w:cs="Times New Roman"/>
          <w:sz w:val="24"/>
          <w:szCs w:val="24"/>
        </w:rPr>
        <w:t xml:space="preserve"> Adapun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dilalu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7C9BC1CC" w14:textId="7944AEEE" w:rsidR="00101988" w:rsidRPr="00F7355A" w:rsidRDefault="007D297A" w:rsidP="00101988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ksplor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DCAC20" w14:textId="534A5190" w:rsidR="004F1E3D" w:rsidRDefault="004F1E3D" w:rsidP="004F1E3D">
      <w:pPr>
        <w:pStyle w:val="ListParagraph"/>
        <w:numPr>
          <w:ilvl w:val="1"/>
          <w:numId w:val="5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lastRenderedPageBreak/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4DA9E0B" w14:textId="736B518B" w:rsidR="00753E24" w:rsidRPr="00CF4E4D" w:rsidRDefault="004F1E3D" w:rsidP="00F7355A">
      <w:pPr>
        <w:spacing w:after="0" w:line="360" w:lineRule="auto"/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djustment dan update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quality assuranc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AT,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Pr="000E54AE">
        <w:rPr>
          <w:rFonts w:ascii="Times New Roman" w:hAnsi="Times New Roman" w:cs="Times New Roman"/>
          <w:i/>
          <w:iCs/>
          <w:sz w:val="24"/>
          <w:szCs w:val="24"/>
        </w:rPr>
        <w:t xml:space="preserve"> Documentati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53E24" w:rsidRPr="00CF4E4D">
        <w:rPr>
          <w:rFonts w:ascii="Times New Roman" w:hAnsi="Times New Roman" w:cs="Times New Roman"/>
          <w:sz w:val="24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569" w:name="_Toc91426406"/>
      <w:bookmarkStart w:id="570" w:name="_Toc93057691"/>
      <w:bookmarkStart w:id="571" w:name="_Toc117378176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572" w:name="_Toc91426407"/>
      <w:bookmarkEnd w:id="569"/>
      <w:bookmarkEnd w:id="570"/>
      <w:bookmarkEnd w:id="571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573" w:name="_Toc92965154"/>
      <w:bookmarkStart w:id="574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572"/>
      <w:bookmarkEnd w:id="573"/>
      <w:bookmarkEnd w:id="574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75" w:name="_Toc91426408"/>
      <w:bookmarkStart w:id="576" w:name="_Toc91426485"/>
      <w:bookmarkStart w:id="577" w:name="_Toc91426805"/>
      <w:bookmarkStart w:id="578" w:name="_Toc91426868"/>
      <w:bookmarkStart w:id="579" w:name="_Toc91426932"/>
      <w:bookmarkStart w:id="580" w:name="_Toc91427373"/>
      <w:bookmarkStart w:id="581" w:name="_Toc91427473"/>
      <w:bookmarkStart w:id="582" w:name="_Toc91574614"/>
      <w:bookmarkStart w:id="583" w:name="_Toc91574879"/>
      <w:bookmarkStart w:id="584" w:name="_Toc91947691"/>
      <w:bookmarkStart w:id="585" w:name="_Toc92103435"/>
      <w:bookmarkStart w:id="586" w:name="_Toc92138844"/>
      <w:bookmarkStart w:id="587" w:name="_Toc92740202"/>
      <w:bookmarkStart w:id="588" w:name="_Toc92740288"/>
      <w:bookmarkStart w:id="589" w:name="_Toc92740375"/>
      <w:bookmarkStart w:id="590" w:name="_Toc92740462"/>
      <w:bookmarkStart w:id="591" w:name="_Toc92776604"/>
      <w:bookmarkStart w:id="592" w:name="_Toc92873955"/>
      <w:bookmarkStart w:id="593" w:name="_Toc92874362"/>
      <w:bookmarkStart w:id="594" w:name="_Toc92874713"/>
      <w:bookmarkStart w:id="595" w:name="_Toc92921190"/>
      <w:bookmarkStart w:id="596" w:name="_Toc92921289"/>
      <w:bookmarkStart w:id="597" w:name="_Toc92958338"/>
      <w:bookmarkStart w:id="598" w:name="_Toc92963809"/>
      <w:bookmarkStart w:id="599" w:name="_Toc92965155"/>
      <w:bookmarkStart w:id="600" w:name="_Toc92966284"/>
      <w:bookmarkStart w:id="601" w:name="_Toc92999885"/>
      <w:bookmarkStart w:id="602" w:name="_Toc93003798"/>
      <w:bookmarkStart w:id="603" w:name="_Toc93004125"/>
      <w:bookmarkStart w:id="604" w:name="_Toc93046918"/>
      <w:bookmarkStart w:id="605" w:name="_Toc93047012"/>
      <w:bookmarkStart w:id="606" w:name="_Toc93057692"/>
      <w:bookmarkStart w:id="607" w:name="_Toc117378177"/>
      <w:bookmarkStart w:id="608" w:name="_Toc91426409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09" w:name="_Toc92921191"/>
      <w:bookmarkStart w:id="610" w:name="_Toc92921290"/>
      <w:bookmarkStart w:id="611" w:name="_Toc92958339"/>
      <w:bookmarkStart w:id="612" w:name="_Toc92963810"/>
      <w:bookmarkStart w:id="613" w:name="_Toc92965156"/>
      <w:bookmarkStart w:id="614" w:name="_Toc92966285"/>
      <w:bookmarkStart w:id="615" w:name="_Toc92999886"/>
      <w:bookmarkStart w:id="616" w:name="_Toc93003799"/>
      <w:bookmarkStart w:id="617" w:name="_Toc93004126"/>
      <w:bookmarkStart w:id="618" w:name="_Toc93046919"/>
      <w:bookmarkStart w:id="619" w:name="_Toc93047013"/>
      <w:bookmarkStart w:id="620" w:name="_Toc93057693"/>
      <w:bookmarkStart w:id="621" w:name="_Toc11737817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22" w:name="_Toc92921192"/>
      <w:bookmarkStart w:id="623" w:name="_Toc92921291"/>
      <w:bookmarkStart w:id="624" w:name="_Toc92958340"/>
      <w:bookmarkStart w:id="625" w:name="_Toc92963811"/>
      <w:bookmarkStart w:id="626" w:name="_Toc92965157"/>
      <w:bookmarkStart w:id="627" w:name="_Toc92966286"/>
      <w:bookmarkStart w:id="628" w:name="_Toc92999887"/>
      <w:bookmarkStart w:id="629" w:name="_Toc93003800"/>
      <w:bookmarkStart w:id="630" w:name="_Toc93004127"/>
      <w:bookmarkStart w:id="631" w:name="_Toc93046920"/>
      <w:bookmarkStart w:id="632" w:name="_Toc93047014"/>
      <w:bookmarkStart w:id="633" w:name="_Toc93057694"/>
      <w:bookmarkStart w:id="634" w:name="_Toc117378179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35" w:name="_Toc92921193"/>
      <w:bookmarkStart w:id="636" w:name="_Toc92921292"/>
      <w:bookmarkStart w:id="637" w:name="_Toc92958341"/>
      <w:bookmarkStart w:id="638" w:name="_Toc92963812"/>
      <w:bookmarkStart w:id="639" w:name="_Toc92965158"/>
      <w:bookmarkStart w:id="640" w:name="_Toc92966287"/>
      <w:bookmarkStart w:id="641" w:name="_Toc92999888"/>
      <w:bookmarkStart w:id="642" w:name="_Toc93003801"/>
      <w:bookmarkStart w:id="643" w:name="_Toc93004128"/>
      <w:bookmarkStart w:id="644" w:name="_Toc93046921"/>
      <w:bookmarkStart w:id="645" w:name="_Toc93047015"/>
      <w:bookmarkStart w:id="646" w:name="_Toc93057695"/>
      <w:bookmarkStart w:id="647" w:name="_Toc117378180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648" w:name="_Toc93057696"/>
      <w:bookmarkStart w:id="649" w:name="_Toc117378181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608"/>
      <w:bookmarkEnd w:id="648"/>
      <w:bookmarkEnd w:id="649"/>
    </w:p>
    <w:p w14:paraId="007EF273" w14:textId="097D0EFC" w:rsidR="002431E4" w:rsidRPr="007A6EE8" w:rsidRDefault="007A6EE8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650" w:name="_Toc91427475"/>
      <w:bookmarkStart w:id="651" w:name="_Toc91574616"/>
      <w:bookmarkStart w:id="652" w:name="_Toc91574881"/>
      <w:bookmarkStart w:id="653" w:name="_Toc91947693"/>
      <w:bookmarkStart w:id="654" w:name="_Toc92103437"/>
      <w:bookmarkStart w:id="655" w:name="_Toc92138846"/>
      <w:bookmarkStart w:id="656" w:name="_Toc92740204"/>
      <w:bookmarkStart w:id="657" w:name="_Toc92740290"/>
      <w:bookmarkStart w:id="658" w:name="_Toc92740377"/>
      <w:bookmarkStart w:id="659" w:name="_Toc92740465"/>
      <w:bookmarkStart w:id="660" w:name="_Toc92776607"/>
      <w:bookmarkStart w:id="661" w:name="_Toc92873958"/>
      <w:bookmarkStart w:id="662" w:name="_Toc92874365"/>
      <w:bookmarkStart w:id="663" w:name="_Toc92874716"/>
      <w:bookmarkStart w:id="664" w:name="_Toc92921195"/>
      <w:bookmarkStart w:id="665" w:name="_Toc92921294"/>
      <w:bookmarkStart w:id="666" w:name="_Toc92958343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 di Perusahaan </w:t>
      </w:r>
      <w:r w:rsidR="00404463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67" w:name="_Toc92963814"/>
      <w:bookmarkStart w:id="668" w:name="_Toc92965160"/>
      <w:bookmarkStart w:id="669" w:name="_Toc92966289"/>
      <w:bookmarkStart w:id="670" w:name="_Toc92999890"/>
      <w:bookmarkStart w:id="671" w:name="_Toc93003803"/>
      <w:bookmarkStart w:id="672" w:name="_Toc93004130"/>
      <w:bookmarkStart w:id="673" w:name="_Toc93046923"/>
      <w:bookmarkStart w:id="674" w:name="_Toc93047017"/>
      <w:bookmarkStart w:id="675" w:name="_Toc93057697"/>
      <w:bookmarkStart w:id="676" w:name="_Toc117378182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77" w:name="_Toc91427476"/>
      <w:bookmarkStart w:id="678" w:name="_Toc91574617"/>
      <w:bookmarkStart w:id="679" w:name="_Toc91574882"/>
      <w:bookmarkStart w:id="680" w:name="_Toc91947694"/>
      <w:bookmarkStart w:id="681" w:name="_Toc92103438"/>
      <w:bookmarkStart w:id="682" w:name="_Toc92138847"/>
      <w:bookmarkStart w:id="683" w:name="_Toc92740205"/>
      <w:bookmarkStart w:id="684" w:name="_Toc92740291"/>
      <w:bookmarkStart w:id="685" w:name="_Toc92740378"/>
      <w:bookmarkStart w:id="686" w:name="_Toc92740466"/>
      <w:bookmarkStart w:id="687" w:name="_Toc92776608"/>
      <w:bookmarkStart w:id="688" w:name="_Toc92873959"/>
      <w:bookmarkStart w:id="689" w:name="_Toc92874366"/>
      <w:bookmarkStart w:id="690" w:name="_Toc92874717"/>
      <w:bookmarkStart w:id="691" w:name="_Toc92921196"/>
      <w:bookmarkStart w:id="692" w:name="_Toc92921295"/>
      <w:bookmarkStart w:id="693" w:name="_Toc92958344"/>
      <w:bookmarkStart w:id="694" w:name="_Toc92963815"/>
      <w:bookmarkStart w:id="695" w:name="_Toc92965161"/>
      <w:bookmarkStart w:id="696" w:name="_Toc92966290"/>
      <w:bookmarkStart w:id="697" w:name="_Toc92999891"/>
      <w:bookmarkStart w:id="698" w:name="_Toc93003804"/>
      <w:bookmarkStart w:id="699" w:name="_Toc93004131"/>
      <w:bookmarkStart w:id="700" w:name="_Toc93046924"/>
      <w:bookmarkStart w:id="701" w:name="_Toc93047018"/>
      <w:bookmarkStart w:id="702" w:name="_Toc93057698"/>
      <w:bookmarkStart w:id="703" w:name="_Toc117378183"/>
      <w:bookmarkEnd w:id="677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04" w:name="_Toc91427477"/>
      <w:bookmarkStart w:id="705" w:name="_Toc91574618"/>
      <w:bookmarkStart w:id="706" w:name="_Toc91574883"/>
      <w:bookmarkStart w:id="707" w:name="_Toc91947695"/>
      <w:bookmarkStart w:id="708" w:name="_Toc92103439"/>
      <w:bookmarkStart w:id="709" w:name="_Toc92138848"/>
      <w:bookmarkStart w:id="710" w:name="_Toc92740206"/>
      <w:bookmarkStart w:id="711" w:name="_Toc92740292"/>
      <w:bookmarkStart w:id="712" w:name="_Toc92740379"/>
      <w:bookmarkStart w:id="713" w:name="_Toc92740467"/>
      <w:bookmarkStart w:id="714" w:name="_Toc92776609"/>
      <w:bookmarkStart w:id="715" w:name="_Toc92873960"/>
      <w:bookmarkStart w:id="716" w:name="_Toc92874367"/>
      <w:bookmarkStart w:id="717" w:name="_Toc92874718"/>
      <w:bookmarkStart w:id="718" w:name="_Toc92921197"/>
      <w:bookmarkStart w:id="719" w:name="_Toc92921296"/>
      <w:bookmarkStart w:id="720" w:name="_Toc92958345"/>
      <w:bookmarkStart w:id="721" w:name="_Toc92963816"/>
      <w:bookmarkStart w:id="722" w:name="_Toc92965162"/>
      <w:bookmarkStart w:id="723" w:name="_Toc92966291"/>
      <w:bookmarkStart w:id="724" w:name="_Toc92999892"/>
      <w:bookmarkStart w:id="725" w:name="_Toc93003805"/>
      <w:bookmarkStart w:id="726" w:name="_Toc93004132"/>
      <w:bookmarkStart w:id="727" w:name="_Toc93046925"/>
      <w:bookmarkStart w:id="728" w:name="_Toc93047019"/>
      <w:bookmarkStart w:id="729" w:name="_Toc93057699"/>
      <w:bookmarkStart w:id="730" w:name="_Toc117378184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31" w:name="_Toc91427478"/>
      <w:bookmarkStart w:id="732" w:name="_Toc91574619"/>
      <w:bookmarkStart w:id="733" w:name="_Toc91574884"/>
      <w:bookmarkStart w:id="734" w:name="_Toc91947696"/>
      <w:bookmarkStart w:id="735" w:name="_Toc92103440"/>
      <w:bookmarkStart w:id="736" w:name="_Toc92138849"/>
      <w:bookmarkStart w:id="737" w:name="_Toc92740207"/>
      <w:bookmarkStart w:id="738" w:name="_Toc92740293"/>
      <w:bookmarkStart w:id="739" w:name="_Toc92740380"/>
      <w:bookmarkStart w:id="740" w:name="_Toc92740468"/>
      <w:bookmarkStart w:id="741" w:name="_Toc92776610"/>
      <w:bookmarkStart w:id="742" w:name="_Toc92873961"/>
      <w:bookmarkStart w:id="743" w:name="_Toc92874368"/>
      <w:bookmarkStart w:id="744" w:name="_Toc92874719"/>
      <w:bookmarkStart w:id="745" w:name="_Toc92921198"/>
      <w:bookmarkStart w:id="746" w:name="_Toc92921297"/>
      <w:bookmarkStart w:id="747" w:name="_Toc92958346"/>
      <w:bookmarkStart w:id="748" w:name="_Toc92963817"/>
      <w:bookmarkStart w:id="749" w:name="_Toc92965163"/>
      <w:bookmarkStart w:id="750" w:name="_Toc92966292"/>
      <w:bookmarkStart w:id="751" w:name="_Toc92999893"/>
      <w:bookmarkStart w:id="752" w:name="_Toc93003806"/>
      <w:bookmarkStart w:id="753" w:name="_Toc93004133"/>
      <w:bookmarkStart w:id="754" w:name="_Toc93046926"/>
      <w:bookmarkStart w:id="755" w:name="_Toc93047020"/>
      <w:bookmarkStart w:id="756" w:name="_Toc93057700"/>
      <w:bookmarkStart w:id="757" w:name="_Toc117378185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58" w:name="_Toc91427479"/>
      <w:bookmarkStart w:id="759" w:name="_Toc91574620"/>
      <w:bookmarkStart w:id="760" w:name="_Toc91574885"/>
      <w:bookmarkStart w:id="761" w:name="_Toc91947697"/>
      <w:bookmarkStart w:id="762" w:name="_Toc92103441"/>
      <w:bookmarkStart w:id="763" w:name="_Toc92138850"/>
      <w:bookmarkStart w:id="764" w:name="_Toc92740208"/>
      <w:bookmarkStart w:id="765" w:name="_Toc92740294"/>
      <w:bookmarkStart w:id="766" w:name="_Toc92740381"/>
      <w:bookmarkStart w:id="767" w:name="_Toc92740469"/>
      <w:bookmarkStart w:id="768" w:name="_Toc92776611"/>
      <w:bookmarkStart w:id="769" w:name="_Toc92873962"/>
      <w:bookmarkStart w:id="770" w:name="_Toc92874369"/>
      <w:bookmarkStart w:id="771" w:name="_Toc92874720"/>
      <w:bookmarkStart w:id="772" w:name="_Toc92921199"/>
      <w:bookmarkStart w:id="773" w:name="_Toc92921298"/>
      <w:bookmarkStart w:id="774" w:name="_Toc92958347"/>
      <w:bookmarkStart w:id="775" w:name="_Toc92963818"/>
      <w:bookmarkStart w:id="776" w:name="_Toc92965164"/>
      <w:bookmarkStart w:id="777" w:name="_Toc92966293"/>
      <w:bookmarkStart w:id="778" w:name="_Toc92999894"/>
      <w:bookmarkStart w:id="779" w:name="_Toc93003807"/>
      <w:bookmarkStart w:id="780" w:name="_Toc93004134"/>
      <w:bookmarkStart w:id="781" w:name="_Toc93046927"/>
      <w:bookmarkStart w:id="782" w:name="_Toc93047021"/>
      <w:bookmarkStart w:id="783" w:name="_Toc93057701"/>
      <w:bookmarkStart w:id="784" w:name="_Toc117378186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85" w:name="_Toc93057702"/>
      <w:bookmarkStart w:id="786" w:name="_Toc117378187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785"/>
      <w:bookmarkEnd w:id="786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87" w:name="_Toc91426410"/>
      <w:bookmarkStart w:id="788" w:name="_Toc93057703"/>
      <w:bookmarkStart w:id="789" w:name="_Toc117378188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787"/>
      <w:bookmarkEnd w:id="788"/>
      <w:bookmarkEnd w:id="789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4F0BDE78" w:rsidR="00424DD9" w:rsidRPr="006F4FE6" w:rsidRDefault="00424DD9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90" w:name="_Toc91426411"/>
      <w:bookmarkStart w:id="791" w:name="_Toc93057704"/>
      <w:bookmarkStart w:id="792" w:name="_Toc11737818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790"/>
      <w:bookmarkEnd w:id="791"/>
      <w:bookmarkEnd w:id="792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3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3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4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4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795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5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6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6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797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797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8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0"/>
      <w:bookmarkEnd w:id="798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76D2FC" w14:textId="77777777" w:rsidR="007D6AFF" w:rsidRDefault="007D6AFF" w:rsidP="0053066D">
      <w:pPr>
        <w:spacing w:after="0" w:line="240" w:lineRule="auto"/>
      </w:pPr>
      <w:r>
        <w:separator/>
      </w:r>
    </w:p>
  </w:endnote>
  <w:endnote w:type="continuationSeparator" w:id="0">
    <w:p w14:paraId="14C39075" w14:textId="77777777" w:rsidR="007D6AFF" w:rsidRDefault="007D6AFF" w:rsidP="0053066D">
      <w:pPr>
        <w:spacing w:after="0" w:line="240" w:lineRule="auto"/>
      </w:pPr>
      <w:r>
        <w:continuationSeparator/>
      </w:r>
    </w:p>
  </w:endnote>
  <w:endnote w:type="continuationNotice" w:id="1">
    <w:p w14:paraId="12BA579D" w14:textId="77777777" w:rsidR="007D6AFF" w:rsidRDefault="007D6AF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DA66DB" w14:textId="77777777" w:rsidR="007D6AFF" w:rsidRDefault="007D6AFF" w:rsidP="0053066D">
      <w:pPr>
        <w:spacing w:after="0" w:line="240" w:lineRule="auto"/>
      </w:pPr>
      <w:r>
        <w:separator/>
      </w:r>
    </w:p>
  </w:footnote>
  <w:footnote w:type="continuationSeparator" w:id="0">
    <w:p w14:paraId="3F3D0502" w14:textId="77777777" w:rsidR="007D6AFF" w:rsidRDefault="007D6AFF" w:rsidP="0053066D">
      <w:pPr>
        <w:spacing w:after="0" w:line="240" w:lineRule="auto"/>
      </w:pPr>
      <w:r>
        <w:continuationSeparator/>
      </w:r>
    </w:p>
  </w:footnote>
  <w:footnote w:type="continuationNotice" w:id="1">
    <w:p w14:paraId="5291770D" w14:textId="77777777" w:rsidR="007D6AFF" w:rsidRDefault="007D6AF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D52CEB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45A566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44EF3AC4"/>
    <w:multiLevelType w:val="hybridMultilevel"/>
    <w:tmpl w:val="4EAA4A5A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9F04677"/>
    <w:multiLevelType w:val="hybridMultilevel"/>
    <w:tmpl w:val="01F21C2E"/>
    <w:lvl w:ilvl="0" w:tplc="881AEF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85B5897"/>
    <w:multiLevelType w:val="hybridMultilevel"/>
    <w:tmpl w:val="B662523E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5AEA0CAA"/>
    <w:multiLevelType w:val="hybridMultilevel"/>
    <w:tmpl w:val="2F5C26C4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CFA3C66"/>
    <w:multiLevelType w:val="hybridMultilevel"/>
    <w:tmpl w:val="BE6830C4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 w15:restartNumberingAfterBreak="0">
    <w:nsid w:val="5D1B189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50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7" w15:restartNumberingAfterBreak="0">
    <w:nsid w:val="74291256"/>
    <w:multiLevelType w:val="hybridMultilevel"/>
    <w:tmpl w:val="37900D9E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9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7E671981"/>
    <w:multiLevelType w:val="hybridMultilevel"/>
    <w:tmpl w:val="EB5236F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22"/>
  </w:num>
  <w:num w:numId="2" w16cid:durableId="332492607">
    <w:abstractNumId w:val="19"/>
  </w:num>
  <w:num w:numId="3" w16cid:durableId="2001612581">
    <w:abstractNumId w:val="13"/>
  </w:num>
  <w:num w:numId="4" w16cid:durableId="2063282471">
    <w:abstractNumId w:val="18"/>
  </w:num>
  <w:num w:numId="5" w16cid:durableId="1805536948">
    <w:abstractNumId w:val="11"/>
  </w:num>
  <w:num w:numId="6" w16cid:durableId="590895272">
    <w:abstractNumId w:val="3"/>
  </w:num>
  <w:num w:numId="7" w16cid:durableId="646322990">
    <w:abstractNumId w:val="1"/>
  </w:num>
  <w:num w:numId="8" w16cid:durableId="268320633">
    <w:abstractNumId w:val="21"/>
  </w:num>
  <w:num w:numId="9" w16cid:durableId="982275548">
    <w:abstractNumId w:val="8"/>
  </w:num>
  <w:num w:numId="10" w16cid:durableId="225460776">
    <w:abstractNumId w:val="15"/>
  </w:num>
  <w:num w:numId="11" w16cid:durableId="378288670">
    <w:abstractNumId w:val="4"/>
  </w:num>
  <w:num w:numId="12" w16cid:durableId="576788009">
    <w:abstractNumId w:val="12"/>
  </w:num>
  <w:num w:numId="13" w16cid:durableId="1335298479">
    <w:abstractNumId w:val="2"/>
  </w:num>
  <w:num w:numId="14" w16cid:durableId="1184706433">
    <w:abstractNumId w:val="0"/>
  </w:num>
  <w:num w:numId="15" w16cid:durableId="1991128777">
    <w:abstractNumId w:val="14"/>
  </w:num>
  <w:num w:numId="16" w16cid:durableId="1538473364">
    <w:abstractNumId w:val="16"/>
  </w:num>
  <w:num w:numId="17" w16cid:durableId="2032022509">
    <w:abstractNumId w:val="6"/>
  </w:num>
  <w:num w:numId="18" w16cid:durableId="841772051">
    <w:abstractNumId w:val="10"/>
  </w:num>
  <w:num w:numId="19" w16cid:durableId="411899083">
    <w:abstractNumId w:val="20"/>
  </w:num>
  <w:num w:numId="20" w16cid:durableId="404185539">
    <w:abstractNumId w:val="5"/>
  </w:num>
  <w:num w:numId="21" w16cid:durableId="1124038196">
    <w:abstractNumId w:val="17"/>
  </w:num>
  <w:num w:numId="22" w16cid:durableId="107700439">
    <w:abstractNumId w:val="9"/>
  </w:num>
  <w:num w:numId="23" w16cid:durableId="748769577">
    <w:abstractNumId w:val="7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4A70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70B7F"/>
    <w:rsid w:val="00071907"/>
    <w:rsid w:val="00071B14"/>
    <w:rsid w:val="000725D9"/>
    <w:rsid w:val="0007389F"/>
    <w:rsid w:val="00076246"/>
    <w:rsid w:val="00076A68"/>
    <w:rsid w:val="00076CFC"/>
    <w:rsid w:val="00081B82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5C17"/>
    <w:rsid w:val="000C6204"/>
    <w:rsid w:val="000C6463"/>
    <w:rsid w:val="000C7FFE"/>
    <w:rsid w:val="000D4FED"/>
    <w:rsid w:val="000D5975"/>
    <w:rsid w:val="000D5C83"/>
    <w:rsid w:val="000D75DD"/>
    <w:rsid w:val="000E2A30"/>
    <w:rsid w:val="000E3B4E"/>
    <w:rsid w:val="000E54AE"/>
    <w:rsid w:val="000E5ACA"/>
    <w:rsid w:val="000F20BC"/>
    <w:rsid w:val="000F28C5"/>
    <w:rsid w:val="000F7E88"/>
    <w:rsid w:val="00101988"/>
    <w:rsid w:val="0010368A"/>
    <w:rsid w:val="001056D6"/>
    <w:rsid w:val="00106E84"/>
    <w:rsid w:val="00110405"/>
    <w:rsid w:val="0011114D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511A"/>
    <w:rsid w:val="001453BD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C73"/>
    <w:rsid w:val="001707DE"/>
    <w:rsid w:val="00170981"/>
    <w:rsid w:val="001709DD"/>
    <w:rsid w:val="0017125C"/>
    <w:rsid w:val="001721D1"/>
    <w:rsid w:val="00172ED6"/>
    <w:rsid w:val="001816AC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BB1"/>
    <w:rsid w:val="001C3940"/>
    <w:rsid w:val="001C4369"/>
    <w:rsid w:val="001C560A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7E4"/>
    <w:rsid w:val="002273F9"/>
    <w:rsid w:val="002274D5"/>
    <w:rsid w:val="002276A3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6641E"/>
    <w:rsid w:val="002707F5"/>
    <w:rsid w:val="00271746"/>
    <w:rsid w:val="002728F3"/>
    <w:rsid w:val="0027414E"/>
    <w:rsid w:val="00274A79"/>
    <w:rsid w:val="00276748"/>
    <w:rsid w:val="002828E2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1C3F"/>
    <w:rsid w:val="00293126"/>
    <w:rsid w:val="00295603"/>
    <w:rsid w:val="00295E53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5278"/>
    <w:rsid w:val="002D5D47"/>
    <w:rsid w:val="002D5DD6"/>
    <w:rsid w:val="002E1246"/>
    <w:rsid w:val="002E3278"/>
    <w:rsid w:val="002E3E9D"/>
    <w:rsid w:val="002E7F9D"/>
    <w:rsid w:val="002F1DA0"/>
    <w:rsid w:val="002F3758"/>
    <w:rsid w:val="002F58FC"/>
    <w:rsid w:val="00301C4C"/>
    <w:rsid w:val="00301C75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D8"/>
    <w:rsid w:val="003A003D"/>
    <w:rsid w:val="003A15FA"/>
    <w:rsid w:val="003A1D3A"/>
    <w:rsid w:val="003A249A"/>
    <w:rsid w:val="003A69D7"/>
    <w:rsid w:val="003B03E6"/>
    <w:rsid w:val="003B169B"/>
    <w:rsid w:val="003B37BD"/>
    <w:rsid w:val="003B3C60"/>
    <w:rsid w:val="003B799A"/>
    <w:rsid w:val="003C2B0E"/>
    <w:rsid w:val="003C3631"/>
    <w:rsid w:val="003C3D71"/>
    <w:rsid w:val="003D0D2A"/>
    <w:rsid w:val="003D0E92"/>
    <w:rsid w:val="003D104B"/>
    <w:rsid w:val="003D252B"/>
    <w:rsid w:val="003D2D8B"/>
    <w:rsid w:val="003D3892"/>
    <w:rsid w:val="003D3F6F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4332"/>
    <w:rsid w:val="003F489C"/>
    <w:rsid w:val="0040010E"/>
    <w:rsid w:val="00402A99"/>
    <w:rsid w:val="00403E68"/>
    <w:rsid w:val="00404463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2352"/>
    <w:rsid w:val="00464E34"/>
    <w:rsid w:val="00467F62"/>
    <w:rsid w:val="00472AF3"/>
    <w:rsid w:val="00472D61"/>
    <w:rsid w:val="00474DC4"/>
    <w:rsid w:val="00480571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2A6B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37"/>
    <w:rsid w:val="004E4930"/>
    <w:rsid w:val="004E5205"/>
    <w:rsid w:val="004E5AE6"/>
    <w:rsid w:val="004E66AD"/>
    <w:rsid w:val="004E7269"/>
    <w:rsid w:val="004F1E3D"/>
    <w:rsid w:val="004F2C68"/>
    <w:rsid w:val="004F4EED"/>
    <w:rsid w:val="004F6692"/>
    <w:rsid w:val="004F6940"/>
    <w:rsid w:val="004F7B63"/>
    <w:rsid w:val="00500D4D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1788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B3C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C2E"/>
    <w:rsid w:val="006A726C"/>
    <w:rsid w:val="006A73CD"/>
    <w:rsid w:val="006A79AF"/>
    <w:rsid w:val="006B13BD"/>
    <w:rsid w:val="006B2354"/>
    <w:rsid w:val="006B3266"/>
    <w:rsid w:val="006B46E9"/>
    <w:rsid w:val="006B6B6C"/>
    <w:rsid w:val="006B6B6F"/>
    <w:rsid w:val="006B6BC8"/>
    <w:rsid w:val="006C2621"/>
    <w:rsid w:val="006C3A56"/>
    <w:rsid w:val="006C4CCE"/>
    <w:rsid w:val="006C6660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1483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F22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41F6"/>
    <w:rsid w:val="00795816"/>
    <w:rsid w:val="00795C11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2AD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D6AFF"/>
    <w:rsid w:val="007E06F7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3012"/>
    <w:rsid w:val="00823A06"/>
    <w:rsid w:val="0082496E"/>
    <w:rsid w:val="00827E14"/>
    <w:rsid w:val="00832415"/>
    <w:rsid w:val="00833856"/>
    <w:rsid w:val="00834CC9"/>
    <w:rsid w:val="008377F3"/>
    <w:rsid w:val="00844D5B"/>
    <w:rsid w:val="00847E7A"/>
    <w:rsid w:val="00850072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669"/>
    <w:rsid w:val="008C22D0"/>
    <w:rsid w:val="008C3405"/>
    <w:rsid w:val="008C46E9"/>
    <w:rsid w:val="008C5FB6"/>
    <w:rsid w:val="008D5231"/>
    <w:rsid w:val="008D5C2F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623A"/>
    <w:rsid w:val="00917827"/>
    <w:rsid w:val="009211F6"/>
    <w:rsid w:val="00924231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B241D"/>
    <w:rsid w:val="009B49D6"/>
    <w:rsid w:val="009B55D8"/>
    <w:rsid w:val="009C4736"/>
    <w:rsid w:val="009C575E"/>
    <w:rsid w:val="009C59E5"/>
    <w:rsid w:val="009C5A07"/>
    <w:rsid w:val="009D10EC"/>
    <w:rsid w:val="009D2786"/>
    <w:rsid w:val="009D2AEE"/>
    <w:rsid w:val="009D39AA"/>
    <w:rsid w:val="009D56C3"/>
    <w:rsid w:val="009D7F8F"/>
    <w:rsid w:val="009E3171"/>
    <w:rsid w:val="009E37E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F7D"/>
    <w:rsid w:val="00A1141E"/>
    <w:rsid w:val="00A12A7D"/>
    <w:rsid w:val="00A12E5E"/>
    <w:rsid w:val="00A163D9"/>
    <w:rsid w:val="00A1692D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AB7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D28"/>
    <w:rsid w:val="00A66F1A"/>
    <w:rsid w:val="00A674F5"/>
    <w:rsid w:val="00A7135C"/>
    <w:rsid w:val="00A73645"/>
    <w:rsid w:val="00A7384F"/>
    <w:rsid w:val="00A73ACC"/>
    <w:rsid w:val="00A742F8"/>
    <w:rsid w:val="00A76693"/>
    <w:rsid w:val="00A76D57"/>
    <w:rsid w:val="00A81F9D"/>
    <w:rsid w:val="00A856E4"/>
    <w:rsid w:val="00A862D6"/>
    <w:rsid w:val="00A86A06"/>
    <w:rsid w:val="00A905DD"/>
    <w:rsid w:val="00A91E2D"/>
    <w:rsid w:val="00A92AF0"/>
    <w:rsid w:val="00A93F11"/>
    <w:rsid w:val="00A94371"/>
    <w:rsid w:val="00A95EC7"/>
    <w:rsid w:val="00AA11CC"/>
    <w:rsid w:val="00AA3A8C"/>
    <w:rsid w:val="00AA3B25"/>
    <w:rsid w:val="00AA685D"/>
    <w:rsid w:val="00AB0976"/>
    <w:rsid w:val="00AB11C4"/>
    <w:rsid w:val="00AB4B9A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7B0A"/>
    <w:rsid w:val="00B33582"/>
    <w:rsid w:val="00B34121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6EE3"/>
    <w:rsid w:val="00BF7193"/>
    <w:rsid w:val="00BF7CE0"/>
    <w:rsid w:val="00BF7D25"/>
    <w:rsid w:val="00C006E7"/>
    <w:rsid w:val="00C024D5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82A"/>
    <w:rsid w:val="00C66C66"/>
    <w:rsid w:val="00C674AA"/>
    <w:rsid w:val="00C708A3"/>
    <w:rsid w:val="00C72205"/>
    <w:rsid w:val="00C74E64"/>
    <w:rsid w:val="00C75CA1"/>
    <w:rsid w:val="00C7677F"/>
    <w:rsid w:val="00C76AA4"/>
    <w:rsid w:val="00C776EA"/>
    <w:rsid w:val="00C801BB"/>
    <w:rsid w:val="00C802B6"/>
    <w:rsid w:val="00C8149C"/>
    <w:rsid w:val="00C82D42"/>
    <w:rsid w:val="00C84B85"/>
    <w:rsid w:val="00C90A03"/>
    <w:rsid w:val="00C919AD"/>
    <w:rsid w:val="00C92556"/>
    <w:rsid w:val="00C9334D"/>
    <w:rsid w:val="00C939BB"/>
    <w:rsid w:val="00C9417E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E1668"/>
    <w:rsid w:val="00CE371E"/>
    <w:rsid w:val="00CE6D47"/>
    <w:rsid w:val="00CF077A"/>
    <w:rsid w:val="00CF2008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40229"/>
    <w:rsid w:val="00D451CE"/>
    <w:rsid w:val="00D45447"/>
    <w:rsid w:val="00D5095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EE8"/>
    <w:rsid w:val="00DA095F"/>
    <w:rsid w:val="00DA272C"/>
    <w:rsid w:val="00DA74C8"/>
    <w:rsid w:val="00DA7DB7"/>
    <w:rsid w:val="00DB2822"/>
    <w:rsid w:val="00DB2FA3"/>
    <w:rsid w:val="00DB33B2"/>
    <w:rsid w:val="00DB40C0"/>
    <w:rsid w:val="00DB67D0"/>
    <w:rsid w:val="00DC119C"/>
    <w:rsid w:val="00DC2216"/>
    <w:rsid w:val="00DC2598"/>
    <w:rsid w:val="00DC4A50"/>
    <w:rsid w:val="00DC7A86"/>
    <w:rsid w:val="00DD077B"/>
    <w:rsid w:val="00DD1B33"/>
    <w:rsid w:val="00DD50E3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E7"/>
    <w:rsid w:val="00E04DE0"/>
    <w:rsid w:val="00E05003"/>
    <w:rsid w:val="00E05FF9"/>
    <w:rsid w:val="00E12AD1"/>
    <w:rsid w:val="00E138AA"/>
    <w:rsid w:val="00E13AC8"/>
    <w:rsid w:val="00E15DDA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2FBE"/>
    <w:rsid w:val="00E83A09"/>
    <w:rsid w:val="00E85680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4DEC"/>
    <w:rsid w:val="00EC57AF"/>
    <w:rsid w:val="00EC7FFB"/>
    <w:rsid w:val="00ED118C"/>
    <w:rsid w:val="00ED1B2D"/>
    <w:rsid w:val="00ED3AFE"/>
    <w:rsid w:val="00ED575E"/>
    <w:rsid w:val="00ED5A72"/>
    <w:rsid w:val="00ED5D8F"/>
    <w:rsid w:val="00ED691B"/>
    <w:rsid w:val="00ED6CB8"/>
    <w:rsid w:val="00ED7778"/>
    <w:rsid w:val="00EE1D6E"/>
    <w:rsid w:val="00EE2361"/>
    <w:rsid w:val="00EE317B"/>
    <w:rsid w:val="00EE58A1"/>
    <w:rsid w:val="00EE660D"/>
    <w:rsid w:val="00EF2823"/>
    <w:rsid w:val="00EF2B95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1DCB"/>
    <w:rsid w:val="00F11F2B"/>
    <w:rsid w:val="00F1207D"/>
    <w:rsid w:val="00F1512C"/>
    <w:rsid w:val="00F15DE5"/>
    <w:rsid w:val="00F17FAD"/>
    <w:rsid w:val="00F22267"/>
    <w:rsid w:val="00F22436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086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134C"/>
    <w:rsid w:val="00F72538"/>
    <w:rsid w:val="00F7316E"/>
    <w:rsid w:val="00F7355A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71E7"/>
    <w:rsid w:val="00FB0376"/>
    <w:rsid w:val="00FB109D"/>
    <w:rsid w:val="00FB34FB"/>
    <w:rsid w:val="00FC052C"/>
    <w:rsid w:val="00FC164A"/>
    <w:rsid w:val="00FC2351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  <w15:docId w15:val="{92132967-ED1B-4686-8BEF-6BDD40EB7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52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80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98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C78A2256BC9D4AB2CDD36523B5A8BD" ma:contentTypeVersion="2" ma:contentTypeDescription="Create a new document." ma:contentTypeScope="" ma:versionID="58cc1f78abdc186dfb07d32f1d893dcf">
  <xsd:schema xmlns:xsd="http://www.w3.org/2001/XMLSchema" xmlns:xs="http://www.w3.org/2001/XMLSchema" xmlns:p="http://schemas.microsoft.com/office/2006/metadata/properties" xmlns:ns2="9f3b547d-ff38-401f-8608-4699b8a99b82" targetNamespace="http://schemas.microsoft.com/office/2006/metadata/properties" ma:root="true" ma:fieldsID="2ff1485faee606338fda7621fa3fb732" ns2:_="">
    <xsd:import namespace="9f3b547d-ff38-401f-8608-4699b8a99b8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f3b547d-ff38-401f-8608-4699b8a99b8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94CDDB-DB8E-452E-BACC-76118FE3008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DC94BB5-D518-4543-8C05-4FE89BD862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f3b547d-ff38-401f-8608-4699b8a99b8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3B64D82-8472-4282-9CD2-BBDA9073049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7</TotalTime>
  <Pages>23</Pages>
  <Words>2122</Words>
  <Characters>12096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cicin30@outlook.com</dc:creator>
  <cp:keywords/>
  <dc:description/>
  <cp:lastModifiedBy>Bramasto Daru</cp:lastModifiedBy>
  <cp:revision>20</cp:revision>
  <dcterms:created xsi:type="dcterms:W3CDTF">2022-12-28T17:31:00Z</dcterms:created>
  <dcterms:modified xsi:type="dcterms:W3CDTF">2023-01-03T18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C78A2256BC9D4AB2CDD36523B5A8BD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34673544-e522-3b3e-9b70-24d692d6b23b</vt:lpwstr>
  </property>
  <property fmtid="{D5CDD505-2E9C-101B-9397-08002B2CF9AE}" pid="25" name="Mendeley Citation Style_1">
    <vt:lpwstr>http://www.zotero.org/styles/apa</vt:lpwstr>
  </property>
</Properties>
</file>